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r w:rsidRPr="001F6849">
              <w:rPr>
                <w:szCs w:val="24"/>
              </w:rPr>
              <w:t>xx</w:t>
            </w:r>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r w:rsidRPr="001F6849">
              <w:t>Author:</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r w:rsidRPr="001F6849">
              <w:rPr>
                <w:szCs w:val="24"/>
              </w:rPr>
              <w:t>Faculty of Science, Masaryk University</w:t>
            </w:r>
          </w:p>
          <w:p w14:paraId="1A923EAF" w14:textId="77777777" w:rsidR="00D64539" w:rsidRPr="001F6849" w:rsidRDefault="00D64539" w:rsidP="00D64539">
            <w:pPr>
              <w:pStyle w:val="bibentrytext"/>
              <w:rPr>
                <w:szCs w:val="24"/>
              </w:rPr>
            </w:pPr>
            <w:r w:rsidRPr="001F6849">
              <w:rPr>
                <w:szCs w:val="24"/>
              </w:rPr>
              <w:t>Department of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r w:rsidRPr="001F6849">
              <w:t>Title of Thesis:</w:t>
            </w:r>
          </w:p>
        </w:tc>
        <w:tc>
          <w:tcPr>
            <w:tcW w:w="6125" w:type="dxa"/>
          </w:tcPr>
          <w:p w14:paraId="11EAA9B0" w14:textId="2B821CEC" w:rsidR="00D64539" w:rsidRPr="001F6849" w:rsidRDefault="00341D2E" w:rsidP="00D64539">
            <w:pPr>
              <w:pStyle w:val="bibentrytext"/>
              <w:rPr>
                <w:szCs w:val="24"/>
              </w:rPr>
            </w:pPr>
            <w:r w:rsidRPr="001F6849">
              <w:t>Web virtual reality: a new way of presenting geospatial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r w:rsidRPr="001F6849">
              <w:t>Degree Programme:</w:t>
            </w:r>
          </w:p>
        </w:tc>
        <w:tc>
          <w:tcPr>
            <w:tcW w:w="6125" w:type="dxa"/>
          </w:tcPr>
          <w:p w14:paraId="215CF4F8" w14:textId="2556747D" w:rsidR="00D64539" w:rsidRPr="001F6849" w:rsidRDefault="00341D2E" w:rsidP="00D64539">
            <w:pPr>
              <w:pStyle w:val="bibentrytext"/>
              <w:rPr>
                <w:szCs w:val="24"/>
              </w:rPr>
            </w:pPr>
            <w:r w:rsidRPr="001F6849">
              <w:rPr>
                <w:szCs w:val="24"/>
              </w:rPr>
              <w:t>Cartography and geoinformatics</w:t>
            </w:r>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r w:rsidRPr="001F6849">
              <w:t>Field of Study:</w:t>
            </w:r>
          </w:p>
        </w:tc>
        <w:tc>
          <w:tcPr>
            <w:tcW w:w="6125" w:type="dxa"/>
          </w:tcPr>
          <w:p w14:paraId="71A10349" w14:textId="6ABD1B77" w:rsidR="00D64539" w:rsidRPr="001F6849" w:rsidRDefault="00341D2E" w:rsidP="00D64539">
            <w:pPr>
              <w:pStyle w:val="bibentrytext"/>
              <w:rPr>
                <w:szCs w:val="24"/>
              </w:rPr>
            </w:pPr>
            <w:r w:rsidRPr="001F6849">
              <w:rPr>
                <w:szCs w:val="24"/>
              </w:rPr>
              <w:t>Cartography and geoinformatics</w:t>
            </w:r>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r w:rsidRPr="001F6849">
              <w:t>Academic Year:</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r w:rsidRPr="001F6849">
              <w:t>Number of Pages:</w:t>
            </w:r>
          </w:p>
        </w:tc>
        <w:tc>
          <w:tcPr>
            <w:tcW w:w="6125" w:type="dxa"/>
          </w:tcPr>
          <w:p w14:paraId="23C49C23" w14:textId="77777777" w:rsidR="00D64539" w:rsidRPr="001F6849" w:rsidRDefault="00D64539" w:rsidP="00D64539">
            <w:pPr>
              <w:pStyle w:val="bibentrytext"/>
              <w:rPr>
                <w:szCs w:val="24"/>
              </w:rPr>
            </w:pPr>
            <w:r w:rsidRPr="001F6849">
              <w:rPr>
                <w:szCs w:val="24"/>
              </w:rPr>
              <w:t>xx</w:t>
            </w:r>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r w:rsidRPr="001F6849">
              <w:t>Keywords:</w:t>
            </w:r>
          </w:p>
        </w:tc>
        <w:tc>
          <w:tcPr>
            <w:tcW w:w="6125" w:type="dxa"/>
          </w:tcPr>
          <w:p w14:paraId="623224F0" w14:textId="77777777" w:rsidR="00D64539" w:rsidRPr="001F6849" w:rsidRDefault="00D64539" w:rsidP="00D64539">
            <w:pPr>
              <w:pStyle w:val="bibentrytext"/>
              <w:rPr>
                <w:szCs w:val="24"/>
              </w:rPr>
            </w:pPr>
            <w:r w:rsidRPr="001F6849">
              <w:rPr>
                <w:szCs w:val="24"/>
              </w:rPr>
              <w:t>Keyword, Keyword, Keyword, Keyword, Keyword, Keyword, Keyword, Keywor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r w:rsidRPr="001F6849">
        <w:t>Bachelor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1F6849" w:rsidRDefault="00341D2E" w:rsidP="00341D2E">
      <w:pPr>
        <w:pStyle w:val="Normlnprvnodsazen"/>
        <w:ind w:firstLine="0"/>
      </w:pPr>
      <w:r w:rsidRPr="001F6849">
        <w:t>LAKONSO, D., ADITYA, T. (2019): Utilizing A Game Engine for Interactive 3D Topographic Data Visualization. ISPRS International Journal of Geo-Information,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Usability of WebXR Visualizations in Urban Planning. ISPRS International Journal of Geo-Information,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1F6849" w:rsidRDefault="00341D2E" w:rsidP="00341D2E">
      <w:pPr>
        <w:pStyle w:val="Normlnprvnodsazen"/>
        <w:ind w:firstLine="0"/>
      </w:pPr>
      <w:r w:rsidRPr="001F6849">
        <w:t>ŠTĚRBA, Z., ŠAŠINKA, Č., STACHOŇ, Z., ŠTAMPACH, R., MORONG, K. (2015): Selected Issues of Experimental Testing in Cartography.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Herber,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snaží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Zpracovat metodiku VR, 3D modelovani</w:t>
      </w:r>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Popsat základní technologie umožňující VR na webu – SW – základní API WebGL,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appku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016E062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AC017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SZ4C6156/IBgTuu7K","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r w:rsidR="00071441" w:rsidRPr="001F6849">
        <w:t>geo-</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r w:rsidR="00805D18" w:rsidRPr="001F6849">
        <w:rPr>
          <w:i/>
          <w:iCs/>
        </w:rPr>
        <w:t>virtual geographic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TODO Mozila Hubs aj.</w:t>
      </w:r>
      <w:r w:rsidR="004278FB" w:rsidRPr="001F6849">
        <w:t xml:space="preserve"> </w:t>
      </w:r>
      <w:r w:rsidR="00370404" w:rsidRPr="002B3EE7">
        <w:rPr>
          <w:highlight w:val="yellow"/>
        </w:rPr>
        <w:t xml:space="preserve">Vizualizaci velkého množství 3D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enginů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enginů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goe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r w:rsidR="00B12CF6" w:rsidRPr="001F6849">
        <w:t>Geovizualizace v rámci tohoto výzkumu spočívala ve vytvoření virtuálních prostředí univerzitního kampusu pomocí herních enginů (</w:t>
      </w:r>
      <w:ins w:id="32" w:author="Lukáš Herman" w:date="2023-02-21T16:15:00Z">
        <w:r w:rsidR="00AA587E" w:rsidRPr="001F6849">
          <w:t xml:space="preserve">např. </w:t>
        </w:r>
      </w:ins>
      <w:r w:rsidR="00B12CF6" w:rsidRPr="001F6849">
        <w:t xml:space="preserve">Unity, Unreal).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techologií, které jej umožňují.  </w:t>
      </w:r>
      <w:r w:rsidRPr="001F6849">
        <w:rPr>
          <w:highlight w:val="yellow"/>
        </w:rPr>
        <w:t>#todo – Obecne info o tom jak funguje web (scope zjistit ze studentskych praci)</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todo - vypsat</w:t>
      </w:r>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r w:rsidR="004F5876" w:rsidRPr="001F6849">
        <w:rPr>
          <w:highlight w:val="yellow"/>
        </w:rPr>
        <w:t>Usability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r w:rsidR="00E7237C" w:rsidRPr="001F6849">
        <w:rPr>
          <w:color w:val="000000" w:themeColor="text1"/>
          <w:lang w:eastAsia="cs-CZ"/>
        </w:rPr>
        <w:t xml:space="preserve">Sherman a Craig definují virtuální realitu následovně: </w:t>
      </w:r>
    </w:p>
    <w:p w14:paraId="488CEC18" w14:textId="7A8A3B69" w:rsidR="00DD7256" w:rsidRPr="001F6849" w:rsidRDefault="00E7237C" w:rsidP="00E7237C">
      <w:pPr>
        <w:pStyle w:val="Quote"/>
      </w:pPr>
      <w:r w:rsidRPr="001F6849">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r w:rsidRPr="001F6849">
        <w:rPr>
          <w:i/>
          <w:iCs/>
          <w:lang w:eastAsia="en-US"/>
        </w:rPr>
        <w:t>experience</w:t>
      </w:r>
      <w:r w:rsidRPr="001F6849">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1F6849" w:rsidRDefault="00E7237C" w:rsidP="003061F0">
      <w:pPr>
        <w:pStyle w:val="Quote"/>
        <w:rPr>
          <w:lang w:eastAsia="cs-CZ"/>
        </w:rPr>
      </w:pPr>
      <w:r w:rsidRPr="001F6849">
        <w:rPr>
          <w:lang w:eastAsia="cs-CZ"/>
        </w:rPr>
        <w:t xml:space="preserve">Inducing targeted behavior in an organism by using artificial sensory stimulation while the organism has little or no awareness of th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MacEachren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Definice Shermana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zážitku stejně jako LaValle,</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r w:rsidRPr="001F6849">
        <w:t>Sherman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Sherman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LaValle definuje stejný koncept pomocí termínu </w:t>
      </w:r>
      <w:r w:rsidR="0047600E" w:rsidRPr="001F6849">
        <w:rPr>
          <w:i/>
          <w:iCs/>
        </w:rPr>
        <w:t>Awareness</w:t>
      </w:r>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Shermana a Craiga klíčovým prvkem k autenticitě virtuální reality.</w:t>
      </w:r>
      <w:r w:rsidR="00BA1AC6" w:rsidRPr="001F6849">
        <w:t xml:space="preserve"> LaVall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 xml:space="preserve">open-loop </w:t>
      </w:r>
      <w:r w:rsidR="0001411B" w:rsidRPr="001F6849">
        <w:t xml:space="preserve">(nemá vliv) </w:t>
      </w:r>
      <w:r w:rsidR="00BA1AC6" w:rsidRPr="001F6849">
        <w:t xml:space="preserve">a </w:t>
      </w:r>
      <w:r w:rsidR="00BA1AC6" w:rsidRPr="001F6849">
        <w:rPr>
          <w:i/>
          <w:iCs/>
        </w:rPr>
        <w:t>closed-</w:t>
      </w:r>
      <w:r w:rsidR="00471E68" w:rsidRPr="001F6849">
        <w:rPr>
          <w:i/>
          <w:iCs/>
        </w:rPr>
        <w:t>loop</w:t>
      </w:r>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 xml:space="preserve">Výše zmíněné koncepty je možné přímo překrýt s MacEachrenovy,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r w:rsidR="00C22B58" w:rsidRPr="001F6849">
        <w:t>LaValle pod termín virtuální reality řadí termíny AR (</w:t>
      </w:r>
      <w:r w:rsidR="00C22B58" w:rsidRPr="001F6849">
        <w:rPr>
          <w:i/>
          <w:iCs/>
        </w:rPr>
        <w:t>Augmented reality</w:t>
      </w:r>
      <w:r w:rsidR="00C22B58" w:rsidRPr="001F6849">
        <w:t>), MR (</w:t>
      </w:r>
      <w:r w:rsidR="00C22B58" w:rsidRPr="001F6849">
        <w:rPr>
          <w:i/>
          <w:iCs/>
        </w:rPr>
        <w:t>Mixed reality</w:t>
      </w:r>
      <w:r w:rsidR="00C22B58" w:rsidRPr="001F6849">
        <w:t>) a XR (</w:t>
      </w:r>
      <w:r w:rsidR="00C22B58" w:rsidRPr="001F6849">
        <w:rPr>
          <w:i/>
          <w:iCs/>
        </w:rPr>
        <w:t>Extended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r>
        <w:t>Teleprezence</w:t>
      </w:r>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r>
        <w:t>Imerzivní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Terminologie následně obsahuje tedy termíny jakožto mobile VR, desktop VR a HMD – immersi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Sherman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E39A056"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geoinformatizací“,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Immersi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vyu</w:t>
      </w:r>
      <w:r>
        <w:t xml:space="preserve">žívá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Virtuální prostředí v kartografii a geoinformatice jsou často spojovány s termíny VGE, Digital Earth a Metaverse.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interakci mezi člověkem a počítačem, distribuované geografické modelování a simulace a síťovou geo-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Digital Earth</w:t>
      </w:r>
    </w:p>
    <w:p w14:paraId="54D30151" w14:textId="64552959" w:rsidR="00573340" w:rsidRPr="00573340" w:rsidRDefault="00573340" w:rsidP="00212457">
      <w:pPr>
        <w:pStyle w:val="Normlnprvnodsazen"/>
        <w:ind w:firstLine="0"/>
        <w:rPr>
          <w:lang w:eastAsia="en-US"/>
        </w:rPr>
      </w:pPr>
      <w:r>
        <w:rPr>
          <w:lang w:eastAsia="en-US"/>
        </w:rPr>
        <w:t xml:space="preserve">Digital Earth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virtuálním systémem Země, který může provádět simulace systému a podporu rozhodování pro složité geovědní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r w:rsidRPr="001F6849">
        <w:t>Metaverse</w:t>
      </w:r>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Metaverse je </w:t>
      </w:r>
      <w:r w:rsidR="009F23F8">
        <w:rPr>
          <w:b w:val="0"/>
          <w:bCs/>
        </w:rPr>
        <w:t>obtížně definovatelný</w:t>
      </w:r>
      <w:r w:rsidRPr="00FC59D6">
        <w:rPr>
          <w:b w:val="0"/>
          <w:bCs/>
        </w:rPr>
        <w:t xml:space="preserve"> a jeho význam se mění v závislosti na perspektivě a kontextu. Existuje mnoho různých názorů a přístupů k tomu, co Metaverse skutečně představuje</w:t>
      </w:r>
      <w:r w:rsidR="00FC59D6" w:rsidRPr="00FC59D6">
        <w:rPr>
          <w:b w:val="0"/>
          <w:bCs/>
        </w:rPr>
        <w:t xml:space="preserve"> </w:t>
      </w:r>
      <w:r w:rsidRPr="00FC59D6">
        <w:rPr>
          <w:b w:val="0"/>
          <w:bCs/>
        </w:rPr>
        <w:t>Jedním z aspektů, který ilustruje nejednoznačnost Metaverse, je různorodost definic a pohledů na tento koncept. Někteří ho vidí 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metaverse často spojován s MMORPG počítačovými hrami, jelikož koncept individuálních virtuálních světů umožňujících sociální interakce odpovídá představám o Metavers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r w:rsidRPr="00FC59D6">
        <w:t xml:space="preserve">Metavers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Metaverse)</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Earth, Metavers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CE4B70F"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Sherman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LaVall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AC0170">
        <w:instrText xml:space="preserve"> ADDIN ZOTERO_ITEM CSL_CITATION {"citationID":"3CtlPLsy","properties":{"formattedCitation":"(Coltekin et al. 2020)","plainCitation":"(Coltekin et al. 2020)","noteIndex":0},"citationItems":[{"id":"SZ4C6156/9Ckq0DvF","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671E6B63"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55398C5F"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D926B2">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r w:rsidRPr="001F6849">
        <w:t xml:space="preserve">LaValle </w:t>
      </w:r>
      <w:r w:rsidRPr="00B6437D">
        <w:t>představuje</w:t>
      </w:r>
      <w:r w:rsidRPr="001F6849">
        <w:t xml:space="preserve"> koncept tzv. </w:t>
      </w:r>
      <w:r w:rsidRPr="001F6849">
        <w:rPr>
          <w:i/>
          <w:iCs/>
        </w:rPr>
        <w:t xml:space="preserve">virutal world generator,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 world generator</w:t>
      </w:r>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r w:rsidR="00FD6B41" w:rsidRPr="001F6849">
        <w:rPr>
          <w:i/>
          <w:iCs/>
        </w:rPr>
        <w:t xml:space="preserve">rendering.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r w:rsidRPr="001F6849">
        <w:t xml:space="preserve">LaVall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r w:rsidRPr="001F6849">
        <w:rPr>
          <w:i/>
          <w:iCs/>
        </w:rPr>
        <w:t>processing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r w:rsidR="008C0C63" w:rsidRPr="001F6849">
        <w:rPr>
          <w:i/>
          <w:iCs/>
        </w:rPr>
        <w:t>intertial measurement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r w:rsidR="0032481E" w:rsidRPr="001F6849">
        <w:rPr>
          <w:i/>
          <w:iCs/>
        </w:rPr>
        <w:t xml:space="preserve">depth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 xml:space="preserve">body-fixed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r w:rsidRPr="001F6849">
        <w:t xml:space="preserve">LaVall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r w:rsidR="00080800" w:rsidRPr="00080800">
        <w:rPr>
          <w:highlight w:val="yellow"/>
        </w:rPr>
        <w:t>Obr.X</w:t>
      </w:r>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567D78A"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340C6804" w:rsidR="005B68D0" w:rsidRDefault="0047600E" w:rsidP="00D221D1">
      <w:pPr>
        <w:rPr>
          <w:b/>
        </w:rPr>
      </w:pPr>
      <w:r w:rsidRPr="001F6849">
        <w:t>Zobrazovací zařízení je možné klasifikovat dle míry imerze, kterou poskytují na ne-imerzní, semi-imerzní a plně-imerzní</w:t>
      </w:r>
      <w:r w:rsidR="00E3650B" w:rsidRPr="001F6849">
        <w:t xml:space="preserve"> </w:t>
      </w:r>
      <w:r w:rsidR="00E3650B" w:rsidRPr="001F6849">
        <w:fldChar w:fldCharType="begin"/>
      </w:r>
      <w:r w:rsidR="00AC0170">
        <w:instrText xml:space="preserve"> ADDIN ZOTERO_ITEM CSL_CITATION {"citationID":"1qIlQgrk","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považovány za zobrazovací zařízení pro virtuální realitu. Za semi-imrez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r w:rsidR="00F11FD9" w:rsidRPr="001F6849">
        <w:rPr>
          <w:i/>
          <w:iCs/>
        </w:rPr>
        <w:t xml:space="preserve">head mounted display). </w:t>
      </w:r>
      <w:r w:rsidR="00192B15" w:rsidRPr="001F6849">
        <w:t xml:space="preserve">Sherman a Craig dělí </w:t>
      </w:r>
      <w:r w:rsidR="00901C02" w:rsidRPr="001F6849">
        <w:t xml:space="preserve">VR </w:t>
      </w:r>
      <w:r w:rsidR="00192B15" w:rsidRPr="001F6849">
        <w:t xml:space="preserve">na 3 paradigmata, podle hardwaru, který zážitek zprostředkovává na: </w:t>
      </w:r>
      <w:r w:rsidR="00192B15" w:rsidRPr="001F6849">
        <w:rPr>
          <w:i/>
          <w:iCs/>
        </w:rPr>
        <w:t>hand based</w:t>
      </w:r>
      <w:r w:rsidR="00192B15" w:rsidRPr="001F6849">
        <w:t xml:space="preserve">, </w:t>
      </w:r>
      <w:r w:rsidR="00192B15" w:rsidRPr="001F6849">
        <w:rPr>
          <w:i/>
          <w:iCs/>
        </w:rPr>
        <w:t>stacionary</w:t>
      </w:r>
      <w:r w:rsidR="00192B15" w:rsidRPr="001F6849">
        <w:t xml:space="preserve"> a </w:t>
      </w:r>
      <w:r w:rsidR="00192B15" w:rsidRPr="001F6849">
        <w:rPr>
          <w:i/>
          <w:iCs/>
        </w:rPr>
        <w:t>head mounted</w:t>
      </w:r>
      <w:r w:rsidR="00192B15" w:rsidRPr="001F6849">
        <w:t xml:space="preserve">. Nejrozšířenější terminologií pro tento hardware je </w:t>
      </w:r>
      <w:r w:rsidR="00192B15" w:rsidRPr="001F6849">
        <w:rPr>
          <w:i/>
          <w:iCs/>
        </w:rPr>
        <w:t xml:space="preserve">head mounted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0131C532"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5</w:t>
      </w:r>
      <w:r w:rsidRPr="001F6849">
        <w:fldChar w:fldCharType="end"/>
      </w:r>
      <w:r w:rsidRPr="001F6849">
        <w:t xml:space="preserve"> Dělení HMD, zdroj: </w:t>
      </w:r>
      <w:r w:rsidRPr="001F6849">
        <w:fldChar w:fldCharType="begin"/>
      </w:r>
      <w:r w:rsidR="00AC0170">
        <w:instrText xml:space="preserve"> ADDIN ZOTERO_ITEM CSL_CITATION {"citationID":"o3pU5io5","properties":{"formattedCitation":"(Coltekin et al. 2020)","plainCitation":"(Coltekin et al. 2020)","noteIndex":0},"citationItems":[{"id":"SZ4C6156/9Ckq0DvF","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r w:rsidR="003B1D9A" w:rsidRPr="003B1D9A">
        <w:rPr>
          <w:highlight w:val="yellow"/>
        </w:rPr>
        <w:t>ředělat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Obr.X)</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r w:rsidRPr="001F6849">
        <w:rPr>
          <w:i/>
          <w:iCs/>
        </w:rPr>
        <w:t>interpupillary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se aplikuje proces, kdy vysoké rozlišení je pouze tam kde je lidské oko aktuálně zaostřeno, k čemuž je však potřeba aby HMD implementoval tracking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kritériem jaký způsob snímání popř. interakce (</w:t>
      </w:r>
      <w:r w:rsidR="00D26A67">
        <w:rPr>
          <w:i/>
          <w:iCs/>
        </w:rPr>
        <w:t>tracking)</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Google Carboard aj., které pomocí čoček umožňu</w:t>
      </w:r>
      <w:r w:rsidR="009844CD">
        <w:t xml:space="preserve">jí základní imerzi skrze </w:t>
      </w:r>
      <w:r w:rsidR="00D26A67">
        <w:t>mobilní telefon či jiné zobrazovací zařízení</w:t>
      </w:r>
      <w:r w:rsidR="009844CD">
        <w:t xml:space="preserve">. </w:t>
      </w:r>
    </w:p>
    <w:p w14:paraId="3AA10B76" w14:textId="09DFC724" w:rsidR="00B972DB" w:rsidRDefault="00B972DB" w:rsidP="00B972DB">
      <w:pPr>
        <w:pStyle w:val="Caption"/>
        <w:keepNext/>
      </w:pPr>
      <w:r>
        <w:t xml:space="preserve">Tab. </w:t>
      </w:r>
      <w:r>
        <w:fldChar w:fldCharType="begin"/>
      </w:r>
      <w:r>
        <w:instrText xml:space="preserve"> SEQ Tab. \* ARABIC </w:instrText>
      </w:r>
      <w:r>
        <w:fldChar w:fldCharType="separate"/>
      </w:r>
      <w:r w:rsidR="00400092">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73328850"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r w:rsidR="00F11FD9" w:rsidRPr="00CD0161">
        <w:rPr>
          <w:i/>
          <w:iCs/>
        </w:rPr>
        <w:t>tracking</w:t>
      </w:r>
      <w:r w:rsidR="00E12F85" w:rsidRPr="001F6849">
        <w:t xml:space="preserve"> </w:t>
      </w:r>
      <w:r w:rsidR="00F11FD9" w:rsidRPr="001F6849">
        <w:fldChar w:fldCharType="begin"/>
      </w:r>
      <w:r w:rsidR="00AC0170">
        <w:instrText xml:space="preserve"> ADDIN ZOTERO_ITEM CSL_CITATION {"citationID":"Vvs5N4QI","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LaVall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r w:rsidRPr="001F6849">
        <w:rPr>
          <w:i/>
          <w:iCs/>
          <w:lang w:eastAsia="en-US"/>
        </w:rPr>
        <w:t xml:space="preserve">tracking </w:t>
      </w:r>
      <w:r w:rsidRPr="001F6849">
        <w:rPr>
          <w:lang w:eastAsia="en-US"/>
        </w:rPr>
        <w:t>je koncept DoF (</w:t>
      </w:r>
      <w:r w:rsidRPr="001F6849">
        <w:rPr>
          <w:i/>
          <w:iCs/>
          <w:lang w:eastAsia="en-US"/>
        </w:rPr>
        <w:t xml:space="preserve">degrees of freedom – </w:t>
      </w:r>
      <w:r w:rsidRPr="001F6849">
        <w:rPr>
          <w:lang w:eastAsia="en-US"/>
        </w:rPr>
        <w:t xml:space="preserve">stupně volnosti). </w:t>
      </w:r>
      <w:r w:rsidR="00C75062" w:rsidRPr="001F6849">
        <w:rPr>
          <w:lang w:eastAsia="en-US"/>
        </w:rPr>
        <w:t>DoF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pomocí 6 DoF,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B23419" w:rsidRPr="00B23419">
        <w:rPr>
          <w:highlight w:val="yellow"/>
          <w:lang w:eastAsia="en-US"/>
        </w:rPr>
        <w:t>Obr.X</w:t>
      </w:r>
      <w:r w:rsidR="00412B84" w:rsidRPr="001F6849">
        <w:rPr>
          <w:lang w:eastAsia="en-US"/>
        </w:rPr>
        <w:t>.</w:t>
      </w:r>
      <w:r w:rsidR="006D3644">
        <w:rPr>
          <w:lang w:eastAsia="en-US"/>
        </w:rPr>
        <w:t xml:space="preserve"> Obecně 3 DoF znamenají rotace na daném místě a 6 DoF znamená rotace na daném místě a pohyb v prostoru (translace). Tracking pozice v prostoru je následně možné dělit na </w:t>
      </w:r>
      <w:r w:rsidR="006D3644">
        <w:rPr>
          <w:i/>
          <w:iCs/>
          <w:lang w:eastAsia="en-US"/>
        </w:rPr>
        <w:t xml:space="preserve">inside-out </w:t>
      </w:r>
      <w:r w:rsidR="006D3644">
        <w:rPr>
          <w:lang w:eastAsia="en-US"/>
        </w:rPr>
        <w:t xml:space="preserve">a </w:t>
      </w:r>
      <w:r w:rsidR="006D3644">
        <w:rPr>
          <w:i/>
          <w:iCs/>
          <w:lang w:eastAsia="en-US"/>
        </w:rPr>
        <w:t>outside-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r w:rsidR="006D3644" w:rsidRPr="006D3644">
        <w:rPr>
          <w:i/>
          <w:iCs/>
          <w:lang w:eastAsia="en-US"/>
        </w:rPr>
        <w:t>Inside-out</w:t>
      </w:r>
      <w:r w:rsidR="006D3644">
        <w:rPr>
          <w:lang w:eastAsia="en-US"/>
        </w:rPr>
        <w:t xml:space="preserve"> snímá okolní prostředí kamerami v rámci HMD, kdežto </w:t>
      </w:r>
      <w:r w:rsidR="006D3644">
        <w:rPr>
          <w:i/>
          <w:iCs/>
          <w:lang w:eastAsia="en-US"/>
        </w:rPr>
        <w:t xml:space="preserve">outsid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DoF,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r w:rsidR="00F93097">
        <w:rPr>
          <w:lang w:eastAsia="en-US"/>
        </w:rPr>
        <w:t xml:space="preserve">Gooogle Cardboard, </w:t>
      </w:r>
      <w:r>
        <w:rPr>
          <w:lang w:eastAsia="en-US"/>
        </w:rPr>
        <w:t>Google Daydream, Samsung GearVR, Oculus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Daydream GearVR a Oculus Go poskytovali i </w:t>
      </w:r>
      <w:r w:rsidR="00466AC8">
        <w:rPr>
          <w:lang w:eastAsia="en-US"/>
        </w:rPr>
        <w:t>ovladač</w:t>
      </w:r>
      <w:r w:rsidR="00F93097">
        <w:rPr>
          <w:lang w:eastAsia="en-US"/>
        </w:rPr>
        <w:t>, nejednalo se tedy pouze o stacionární HMD, ale byla zde možnost interakce. S nástupem HMD Oculus Quest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r w:rsidR="005F5B27">
        <w:rPr>
          <w:lang w:eastAsia="en-US"/>
        </w:rPr>
        <w:t xml:space="preserve">Oculus Quest 2, HTC Vi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F92A78B"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6</w:t>
      </w:r>
      <w:r w:rsidRPr="001F6849">
        <w:fldChar w:fldCharType="end"/>
      </w:r>
      <w:r w:rsidRPr="001F6849">
        <w:t xml:space="preserve"> Stupně volnosti – </w:t>
      </w:r>
      <w:r w:rsidRPr="003B1D9A">
        <w:rPr>
          <w:i/>
          <w:iCs w:val="0"/>
        </w:rPr>
        <w:t xml:space="preserve">Degrees of </w:t>
      </w:r>
      <w:r w:rsidR="003B1D9A">
        <w:rPr>
          <w:i/>
          <w:iCs w:val="0"/>
        </w:rPr>
        <w:t>F</w:t>
      </w:r>
      <w:r w:rsidRPr="003B1D9A">
        <w:rPr>
          <w:i/>
          <w:iCs w:val="0"/>
        </w:rPr>
        <w:t>reedom</w:t>
      </w:r>
      <w:r w:rsidRPr="001F6849">
        <w:t xml:space="preserve"> – DoF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DoF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přiřazeny i dodatečné ovladače. Následně pak kolik DoF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r w:rsidR="007C35E4" w:rsidRPr="007C35E4">
        <w:rPr>
          <w:i/>
          <w:iCs/>
          <w:lang w:eastAsia="en-US"/>
        </w:rPr>
        <w:t>remapping</w:t>
      </w:r>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Vall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342747" w:rsidRPr="00733285">
        <w:rPr>
          <w:b/>
          <w:bCs/>
          <w:lang w:eastAsia="en-US"/>
        </w:rPr>
        <w:t>vekci</w:t>
      </w:r>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19BA88F4">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26952561"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926B2">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DoF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ebXR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r w:rsidRPr="00724435">
        <w:rPr>
          <w:b/>
          <w:bCs/>
          <w:i/>
          <w:iCs/>
          <w:color w:val="000000" w:themeColor="text1"/>
        </w:rPr>
        <w:t>targeting</w:t>
      </w:r>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r w:rsidRPr="00724435">
        <w:rPr>
          <w:b/>
          <w:bCs/>
          <w:i/>
          <w:iCs/>
          <w:color w:val="000000" w:themeColor="text1"/>
        </w:rPr>
        <w:t>action</w:t>
      </w:r>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r w:rsidR="00485474" w:rsidRPr="00645171">
        <w:rPr>
          <w:i/>
          <w:iCs/>
        </w:rPr>
        <w:t>gaze based</w:t>
      </w:r>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pointer based</w:t>
      </w:r>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237E1B76" w:rsidR="001100A3" w:rsidRDefault="001100A3" w:rsidP="001100A3">
      <w:pPr>
        <w:pStyle w:val="Caption"/>
      </w:pPr>
      <w:r>
        <w:t xml:space="preserve">Obr. </w:t>
      </w:r>
      <w:r>
        <w:fldChar w:fldCharType="begin"/>
      </w:r>
      <w:r>
        <w:instrText xml:space="preserve"> SEQ Obr. \* ARABIC </w:instrText>
      </w:r>
      <w:r>
        <w:fldChar w:fldCharType="separate"/>
      </w:r>
      <w:r w:rsidR="00D926B2">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Typ itnerakce s apliakcí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r>
        <w:rPr>
          <w:i/>
          <w:iCs/>
          <w:lang w:eastAsia="en-US"/>
        </w:rPr>
        <w:t>gazed based</w:t>
      </w:r>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 xml:space="preserve">(teleporatac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8"/>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Monokulární vodítka (viz. Obr.X)</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r w:rsidRPr="00EB2A0C">
        <w:rPr>
          <w:b/>
          <w:bCs/>
        </w:rPr>
        <w:t>Interpozice</w:t>
      </w:r>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r>
        <w:rPr>
          <w:lang w:val="en-US"/>
        </w:rPr>
        <w:t>tvar objektu vytv</w:t>
      </w:r>
      <w:r>
        <w:t>áří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16989D4A"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r w:rsidRPr="001A784B">
        <w:rPr>
          <w:b/>
          <w:bCs/>
          <w:i/>
          <w:iCs/>
        </w:rPr>
        <w:t>deletion</w:t>
      </w:r>
      <w:r>
        <w:rPr>
          <w:b/>
          <w:bCs/>
        </w:rPr>
        <w:t>)</w:t>
      </w:r>
      <w:r w:rsidRPr="001A784B">
        <w:t xml:space="preserve"> a </w:t>
      </w:r>
      <w:r w:rsidRPr="001A784B">
        <w:rPr>
          <w:b/>
          <w:bCs/>
        </w:rPr>
        <w:t>přirůstání</w:t>
      </w:r>
      <w:r>
        <w:rPr>
          <w:b/>
          <w:bCs/>
        </w:rPr>
        <w:t xml:space="preserve"> (</w:t>
      </w:r>
      <w:r w:rsidRPr="001A784B">
        <w:rPr>
          <w:b/>
          <w:bCs/>
          <w:i/>
          <w:iCs/>
        </w:rPr>
        <w:t>accretion</w:t>
      </w:r>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r w:rsidR="00DF14FD" w:rsidRPr="001A784B">
        <w:rPr>
          <w:i/>
          <w:iCs/>
        </w:rPr>
        <w:t>vergence accomodation mismatch</w:t>
      </w:r>
      <w:r w:rsidR="00DF14FD" w:rsidRPr="001F6849">
        <w:t xml:space="preserve">). </w:t>
      </w:r>
      <w:r w:rsidR="0026039C" w:rsidRPr="001F6849">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iluze vlastního pohybu z důvodu vnímání pohybu vizuálně. Jedná se tedy o konflikt visuálního </w:t>
      </w:r>
      <w:r w:rsidR="00506131" w:rsidRPr="001F6849">
        <w:lastRenderedPageBreak/>
        <w:t>a rovnovážného aparátu</w:t>
      </w:r>
      <w:r w:rsidR="00931B57" w:rsidRPr="001F6849">
        <w:t xml:space="preserve"> nazvaný </w:t>
      </w:r>
      <w:r w:rsidR="00931B57" w:rsidRPr="001F6849">
        <w:rPr>
          <w:i/>
          <w:iCs/>
        </w:rPr>
        <w:t xml:space="preserve">vection.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r w:rsidRPr="001F6849">
        <w:rPr>
          <w:i/>
          <w:iCs/>
        </w:rPr>
        <w:t>Retinal image slip</w:t>
      </w:r>
      <w:r w:rsidR="00165789" w:rsidRPr="001F6849">
        <w:t xml:space="preserve"> aneb problém kolik FPS (</w:t>
      </w:r>
      <w:r w:rsidR="00165789" w:rsidRPr="00B23419">
        <w:rPr>
          <w:i/>
          <w:iCs/>
        </w:rPr>
        <w:t>frame</w:t>
      </w:r>
      <w:r w:rsidR="00B23419">
        <w:rPr>
          <w:i/>
          <w:iCs/>
        </w:rPr>
        <w:t>s</w:t>
      </w:r>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r w:rsidR="002B781B" w:rsidRPr="001F6849">
        <w:rPr>
          <w:i/>
          <w:iCs/>
        </w:rPr>
        <w:t>judder</w:t>
      </w:r>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r w:rsidRPr="001F6849">
        <w:rPr>
          <w:i/>
          <w:iCs/>
        </w:rPr>
        <w:t xml:space="preserve">retinal image slip </w:t>
      </w:r>
      <w:r w:rsidRPr="001F6849">
        <w:t xml:space="preserve">řešen skrze </w:t>
      </w:r>
      <w:r w:rsidRPr="001F6849">
        <w:rPr>
          <w:i/>
          <w:iCs/>
        </w:rPr>
        <w:t>low persistence</w:t>
      </w:r>
      <w:r w:rsidRPr="001F6849">
        <w:t xml:space="preserve"> přístup. Kdy je obraz objektu zobrazen jen v dané intervaly, které stačí očním receptorům na zaznamenání obrazu. </w:t>
      </w:r>
      <w:r w:rsidR="00316178" w:rsidRPr="001F6849">
        <w:t xml:space="preserve">Pro příklad moderní HMD Oculus Quest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vekc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Level of Detail, Level of Realism, Level of Abstraction</w:t>
      </w:r>
    </w:p>
    <w:p w14:paraId="0C0827B2" w14:textId="39199A25" w:rsidR="00331DCE" w:rsidRPr="001F6849" w:rsidRDefault="006E3574" w:rsidP="00331DCE">
      <w:r w:rsidRPr="001F6849">
        <w:t>LOD (</w:t>
      </w:r>
      <w:r w:rsidR="00FC2EB8" w:rsidRPr="001F6849">
        <w:rPr>
          <w:i/>
          <w:iCs/>
        </w:rPr>
        <w:t>level of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CityGML) nebo algoritmickým (menší počet vertexů). </w:t>
      </w:r>
      <w:r w:rsidRPr="001F6849">
        <w:t xml:space="preserve">Tímto je umožněno </w:t>
      </w:r>
      <w:r w:rsidRPr="001F6849">
        <w:rPr>
          <w:i/>
          <w:iCs/>
        </w:rPr>
        <w:t>real-time</w:t>
      </w:r>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09FBBE27">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3061844"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CityGML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53115FA7"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25E1659A" w:rsidR="00AB45B4" w:rsidRDefault="00AB45B4" w:rsidP="00331DCE">
      <w:pPr>
        <w:pStyle w:val="Normlnprvnodsazen"/>
      </w:pPr>
      <w:r w:rsidRPr="001F6849">
        <w:t xml:space="preserve">Jako důležitou problematiku zmiňuje </w:t>
      </w:r>
      <w:r w:rsidRPr="001F6849">
        <w:fldChar w:fldCharType="begin"/>
      </w:r>
      <w:r w:rsidR="00AC0170">
        <w:instrText xml:space="preserve"> ADDIN ZOTERO_ITEM CSL_CITATION {"citationID":"pyYXfhhk","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AC0170">
        <w:instrText xml:space="preserve"> ADDIN ZOTERO_ITEM CSL_CITATION {"citationID":"cz6cyLsT","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2"/>
                    <a:stretch>
                      <a:fillRect/>
                    </a:stretch>
                  </pic:blipFill>
                  <pic:spPr>
                    <a:xfrm>
                      <a:off x="0" y="0"/>
                      <a:ext cx="5579745" cy="3993515"/>
                    </a:xfrm>
                    <a:prstGeom prst="rect">
                      <a:avLst/>
                    </a:prstGeom>
                  </pic:spPr>
                </pic:pic>
              </a:graphicData>
            </a:graphic>
          </wp:inline>
        </w:drawing>
      </w:r>
    </w:p>
    <w:p w14:paraId="00AB9F73" w14:textId="6C659F2F" w:rsidR="00B2682C" w:rsidRPr="001F6849" w:rsidRDefault="00B2682C" w:rsidP="00B2682C">
      <w:pPr>
        <w:pStyle w:val="Caption"/>
      </w:pPr>
      <w:r>
        <w:t xml:space="preserve">Obr. </w:t>
      </w:r>
      <w:r>
        <w:fldChar w:fldCharType="begin"/>
      </w:r>
      <w:r>
        <w:instrText xml:space="preserve"> SEQ Obr. \* ARABIC </w:instrText>
      </w:r>
      <w:r>
        <w:fldChar w:fldCharType="separate"/>
      </w:r>
      <w:r w:rsidR="00D926B2">
        <w:rPr>
          <w:noProof/>
        </w:rPr>
        <w:t>12</w:t>
      </w:r>
      <w:r>
        <w:fldChar w:fldCharType="end"/>
      </w:r>
      <w:r>
        <w:t xml:space="preserve"> </w:t>
      </w:r>
      <w:r w:rsidR="00B71937">
        <w:t>Klasifikace 3D vizualizací, na zaákldě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74EC38D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AC0170">
        <w:instrText xml:space="preserve"> ADDIN ZOTERO_ITEM CSL_CITATION {"citationID":"Qk91xJhn","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LiDAR, tomografie, sterofotogrametri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možnosti uchovat informaci o geolokalizaci</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TODO – zminit geoformaty, ale nejit moc podrobn</w:t>
      </w:r>
      <w:r w:rsidR="00CB71DF" w:rsidRPr="00CB71DF">
        <w:rPr>
          <w:highlight w:val="yellow"/>
        </w:rPr>
        <w:t>ě, hlavně gltf</w:t>
      </w:r>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 xml:space="preserve">méně běžné vzhledem k modernějším technologiím a </w:t>
      </w:r>
      <w:r w:rsidRPr="0087744F">
        <w:rPr>
          <w:lang w:eastAsia="en-US"/>
        </w:rPr>
        <w:lastRenderedPageBreak/>
        <w:t>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Collada, glTF, KML), modely měst (CityGML,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r w:rsidRPr="00A93670">
        <w:rPr>
          <w:b/>
          <w:bCs/>
          <w:lang w:eastAsia="en-US"/>
        </w:rPr>
        <w:t>gltf</w:t>
      </w:r>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Khronos. Jedná se o formát určený pro sdílení 3D scén. Může být ve dvou formách – jakožto binární balík </w:t>
      </w:r>
      <w:r w:rsidRPr="001F6849">
        <w:rPr>
          <w:i/>
          <w:iCs/>
          <w:lang w:eastAsia="en-US"/>
        </w:rPr>
        <w:t>.glb</w:t>
      </w:r>
      <w:r w:rsidRPr="001F6849">
        <w:rPr>
          <w:lang w:eastAsia="en-US"/>
        </w:rPr>
        <w:t xml:space="preserve"> nebo jako JSON soubor </w:t>
      </w:r>
      <w:r w:rsidRPr="001F6849">
        <w:rPr>
          <w:i/>
          <w:iCs/>
          <w:lang w:eastAsia="en-US"/>
        </w:rPr>
        <w:t>.gltf</w:t>
      </w:r>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jpg, .png. .webP</w:t>
      </w:r>
      <w:r w:rsidRPr="001F6849">
        <w:rPr>
          <w:lang w:eastAsia="en-US"/>
        </w:rPr>
        <w:t>). Formát je podporovaný ve většině WebGL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gltf obsahuje tzv. geoprostorový profil. Jedná se o standardizovaný způsob, jak umožnit glTF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3D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3D Tiles. Jedná se o otevřený formát a OGC standard. Formát je vytvořen na základě glTF specifikace. Hlavní předností je hierarchický LOD přístup, kdy data jsou definována ve stromové struktuře, kde koncové nódy mají maximální rozlišení a každý rodič je zjednodušenou verzí svých </w:t>
      </w:r>
      <w:r w:rsidRPr="00615C3B">
        <w:rPr>
          <w:highlight w:val="yellow"/>
          <w:lang w:eastAsia="en-US"/>
        </w:rPr>
        <w:t>dětských nódů</w:t>
      </w:r>
      <w:r>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3D Tiles je I3S/SLPK (</w:t>
      </w:r>
      <w:r w:rsidRPr="005C35FA">
        <w:rPr>
          <w:i/>
          <w:iCs/>
          <w:lang w:eastAsia="en-US"/>
        </w:rPr>
        <w:t>Indexed 3D Scene Layers</w:t>
      </w:r>
      <w:r>
        <w:rPr>
          <w:lang w:eastAsia="en-US"/>
        </w:rPr>
        <w:t xml:space="preserve">), formát podporuje sdílení 3D objektů, povrchových síti s texturami, bodová mračna aj. Formát primárně vytvořen a využíván v Esri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544342D3" w14:textId="5E696632" w:rsidR="00D169E7" w:rsidRPr="00DE58F0" w:rsidRDefault="00D169E7" w:rsidP="006C458C">
      <w:pPr>
        <w:pStyle w:val="Normlnprvnodsazen"/>
        <w:rPr>
          <w:lang w:val="en-US" w:eastAsia="en-US"/>
        </w:rPr>
      </w:pPr>
      <w:r>
        <w:rPr>
          <w:lang w:eastAsia="en-US"/>
        </w:rPr>
        <w:t xml:space="preserve">Mezi nejpopulárnější formáty pro výměnu 3D dat se také řadí FBX, OBJ a DAE, každý z těchto formátů však má určité nedostatky, které zabránily rozsáhlé adopci napříč softwary. OBJ neumo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gltf. </w:t>
      </w:r>
    </w:p>
    <w:p w14:paraId="10C4F004" w14:textId="273D3A8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400092">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Formát dat</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Použití</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Notace</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Otevřenost</w:t>
            </w:r>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r w:rsidR="0087744F"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r w:rsidR="0087744F"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lpk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eo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ity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GIS / 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Modelování staveb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Shapefile - Polygon Z</w:t>
            </w:r>
            <w:r>
              <w:rPr>
                <w:rFonts w:eastAsia="Times New Roman" w:cs="Arial"/>
                <w:sz w:val="20"/>
                <w:szCs w:val="20"/>
                <w:lang w:val="en-US"/>
              </w:rPr>
              <w:t xml:space="preserve"> / Multipatch</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lTF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 Binární (glb)</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tCDF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Filmbox)</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Modelování a Anima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3D Grafika a Vizualiza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Binární</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r>
        <w:rPr>
          <w:lang w:eastAsia="cs-CZ"/>
        </w:rPr>
        <w:t>Rendering pipeline</w:t>
      </w:r>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r w:rsidRPr="008812DD">
        <w:rPr>
          <w:i/>
          <w:iCs/>
          <w:lang w:eastAsia="cs-CZ"/>
        </w:rPr>
        <w:t>graphics rendering pipeline</w:t>
      </w:r>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ebGL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Základním nastavením je definování kamery, tedy bodu, ze kterého bude scéna render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3D scény (viz. xx)</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shader: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shader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 xml:space="preserve">(culling): </w:t>
      </w:r>
      <w:r w:rsidRPr="00E17ACB">
        <w:rPr>
          <w:lang w:eastAsia="en-US"/>
        </w:rPr>
        <w:t xml:space="preserve">Ořezávání je proces, při kterém jsou odstraněny části 3D objektů, které nejsou viditelné </w:t>
      </w:r>
      <w:r>
        <w:rPr>
          <w:lang w:eastAsia="en-US"/>
        </w:rPr>
        <w:t>v zorném poli kamery (</w:t>
      </w:r>
      <w:r w:rsidRPr="00E17ACB">
        <w:rPr>
          <w:i/>
          <w:iCs/>
          <w:lang w:eastAsia="en-US"/>
        </w:rPr>
        <w:t>frustum</w:t>
      </w:r>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r w:rsidRPr="00BD0F8E">
        <w:rPr>
          <w:b/>
          <w:bCs/>
          <w:lang w:eastAsia="en-US"/>
        </w:rPr>
        <w:t>Rasterizace</w:t>
      </w:r>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Při rasterizaci se určuje, které body nebo vrcholy 3D objektu spadají do tohoto pixelového rastru na obrazovce.</w:t>
      </w:r>
      <w:r>
        <w:rPr>
          <w:lang w:eastAsia="en-US"/>
        </w:rPr>
        <w:t xml:space="preserve"> Atributy vertexů </w:t>
      </w:r>
      <w:r>
        <w:rPr>
          <w:lang w:eastAsia="en-US"/>
        </w:rPr>
        <w:lastRenderedPageBreak/>
        <w:t>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Fragment Shader</w:t>
      </w:r>
      <w:r>
        <w:rPr>
          <w:b/>
          <w:bCs/>
          <w:lang w:eastAsia="en-US"/>
        </w:rPr>
        <w:t xml:space="preserve">: </w:t>
      </w:r>
      <w:r w:rsidR="00BA409B" w:rsidRPr="00BA409B">
        <w:rPr>
          <w:lang w:eastAsia="en-US"/>
        </w:rPr>
        <w:t>Když je pixel vygenerován během rasterizace (převodu vrcholů na pixely), fragment shader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render)</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r w:rsidR="003009DB" w:rsidRPr="004F485A">
        <w:rPr>
          <w:i/>
          <w:iCs/>
          <w:lang w:eastAsia="en-US"/>
        </w:rPr>
        <w:t>blending</w:t>
      </w:r>
      <w:r w:rsidR="003009DB" w:rsidRPr="003009DB">
        <w:rPr>
          <w:lang w:eastAsia="en-US"/>
        </w:rPr>
        <w:t>) a test hloubky (</w:t>
      </w:r>
      <w:r w:rsidR="003009DB" w:rsidRPr="004F485A">
        <w:rPr>
          <w:i/>
          <w:iCs/>
          <w:lang w:eastAsia="en-US"/>
        </w:rPr>
        <w:t>depth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4E6E4D52" w:rsidR="008812DD" w:rsidRDefault="00EE12F5" w:rsidP="00EE12F5">
      <w:pPr>
        <w:pStyle w:val="Caption"/>
      </w:pPr>
      <w:r>
        <w:t xml:space="preserve">Obr. </w:t>
      </w:r>
      <w:r>
        <w:fldChar w:fldCharType="begin"/>
      </w:r>
      <w:r>
        <w:instrText xml:space="preserve"> SEQ Obr. \* ARABIC </w:instrText>
      </w:r>
      <w:r>
        <w:fldChar w:fldCharType="separate"/>
      </w:r>
      <w:r w:rsidR="00D926B2">
        <w:rPr>
          <w:noProof/>
        </w:rPr>
        <w:t>13</w:t>
      </w:r>
      <w:r>
        <w:fldChar w:fldCharType="end"/>
      </w:r>
      <w:r>
        <w:t xml:space="preserve"> </w:t>
      </w:r>
      <w:r>
        <w:rPr>
          <w:i/>
          <w:iCs w:val="0"/>
        </w:rPr>
        <w:t>Graphics rendering pipeline</w:t>
      </w:r>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Systémy umožňující 3D vizualizaci popř. virutální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r w:rsidRPr="00D81069">
        <w:rPr>
          <w:i/>
          <w:iCs/>
        </w:rPr>
        <w:t>scene graph</w:t>
      </w:r>
      <w:r w:rsidRPr="00D81069">
        <w:t>).</w:t>
      </w:r>
      <w:r>
        <w:t xml:space="preserve"> Tato struktura se využívá napříč 3D softwarem</w:t>
      </w:r>
      <w:r w:rsidR="00DA6E08">
        <w:t xml:space="preserve"> např. formát gltf, Blender nebo three.js. </w:t>
      </w:r>
      <w:r w:rsidR="00C41253">
        <w:t xml:space="preserve">Scéna zpravidla obsahuje druhy objektů, které jsou Světla, Objekty, Meshe. </w:t>
      </w:r>
      <w:r w:rsidR="00C41253">
        <w:rPr>
          <w:b/>
          <w:bCs/>
        </w:rPr>
        <w:t>Mesh</w:t>
      </w:r>
      <w:r w:rsidR="00C41253">
        <w:t xml:space="preserve"> tedy objekt, který se skládá z Geometrie (tvaru) a Materiálu (</w:t>
      </w:r>
      <w:r w:rsidR="00A35D7E">
        <w:t>pravidel,</w:t>
      </w:r>
      <w:r w:rsidR="00C41253">
        <w:t xml:space="preserve"> jak má</w:t>
      </w:r>
      <w:r w:rsidR="00A35D7E">
        <w:t xml:space="preserve"> mesh</w:t>
      </w:r>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gltf´, obj. aj.). </w:t>
      </w:r>
      <w:r w:rsidR="00D2399F">
        <w:t xml:space="preserve"> </w:t>
      </w:r>
    </w:p>
    <w:p w14:paraId="0CA35219" w14:textId="1516CB7A" w:rsidR="00EF0008" w:rsidRPr="00C41253" w:rsidRDefault="00E672E7" w:rsidP="00EF0008">
      <w:pPr>
        <w:pStyle w:val="Normlnprvnodsazen"/>
      </w:pPr>
      <w:r w:rsidRPr="00E672E7">
        <w:rPr>
          <w:b/>
          <w:bCs/>
        </w:rPr>
        <w:t>Mesh</w:t>
      </w:r>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mesh)</w:t>
      </w:r>
      <w:r w:rsidR="00EF0008">
        <w:t>. Hardware tedy GPU jsou optimalizovány pro práci se sítí trojúhelníků (</w:t>
      </w:r>
      <w:r w:rsidR="00EF0008" w:rsidRPr="00EF0008">
        <w:rPr>
          <w:i/>
          <w:iCs/>
        </w:rPr>
        <w:t>triangle mesh</w:t>
      </w:r>
      <w:r w:rsidR="00EF0008">
        <w:t xml:space="preserve">) a to z toho důvodu, že jakýkoliv polygon je možné rozdělit na </w:t>
      </w:r>
      <w:r w:rsidR="00377EFF">
        <w:t xml:space="preserve">trojúhelníky. Objekt je definován </w:t>
      </w:r>
      <w:r w:rsidR="00377EFF">
        <w:lastRenderedPageBreak/>
        <w:t>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6"/>
                    <a:stretch>
                      <a:fillRect/>
                    </a:stretch>
                  </pic:blipFill>
                  <pic:spPr>
                    <a:xfrm>
                      <a:off x="0" y="0"/>
                      <a:ext cx="2671063" cy="1939387"/>
                    </a:xfrm>
                    <a:prstGeom prst="rect">
                      <a:avLst/>
                    </a:prstGeom>
                  </pic:spPr>
                </pic:pic>
              </a:graphicData>
            </a:graphic>
          </wp:inline>
        </w:drawing>
      </w:r>
    </w:p>
    <w:p w14:paraId="62B42586" w14:textId="19F18D54"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926B2">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gltf</w:t>
      </w:r>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r w:rsidRPr="0064106A">
        <w:rPr>
          <w:i/>
          <w:iCs/>
        </w:rPr>
        <w:t>field of view</w:t>
      </w:r>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r w:rsidRPr="0064106A">
        <w:rPr>
          <w:i/>
          <w:iCs/>
        </w:rPr>
        <w:t>aspect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r w:rsidRPr="0064106A">
        <w:rPr>
          <w:b/>
          <w:bCs/>
        </w:rPr>
        <w:t>Výřezové roviny</w:t>
      </w:r>
      <w:r>
        <w:t xml:space="preserve"> (</w:t>
      </w:r>
      <w:r w:rsidRPr="0064106A">
        <w:rPr>
          <w:i/>
          <w:iCs/>
        </w:rPr>
        <w:t>clipping planes</w:t>
      </w:r>
      <w:r>
        <w:t>): určují, které objekty jsou viditelné a které ne. Kamera může mít dvě výřezové roviny: blízkou (</w:t>
      </w:r>
      <w:r>
        <w:rPr>
          <w:i/>
          <w:iCs/>
        </w:rPr>
        <w:t>near</w:t>
      </w:r>
      <w:r>
        <w:t xml:space="preserve">) a </w:t>
      </w:r>
      <w:r w:rsidR="007C3EEE">
        <w:t>vzdálenou</w:t>
      </w:r>
      <w:r>
        <w:t xml:space="preserve"> (</w:t>
      </w:r>
      <w:r>
        <w:rPr>
          <w:i/>
          <w:iCs/>
        </w:rPr>
        <w:t>far</w:t>
      </w:r>
      <w:r>
        <w:t>). Objekty mimo tyto roviny nebudou zobrazeny</w:t>
      </w:r>
      <w:r w:rsidR="007C3EEE">
        <w:t xml:space="preserve"> (viz. </w:t>
      </w:r>
      <w:r w:rsidR="007C3EEE" w:rsidRPr="007C3EEE">
        <w:rPr>
          <w:i/>
          <w:iCs/>
        </w:rPr>
        <w:t>furstrum culling</w:t>
      </w:r>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lastRenderedPageBreak/>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16CD8B9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926B2">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mesh)</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r w:rsidR="0078088F">
        <w:rPr>
          <w:i/>
          <w:iCs/>
        </w:rPr>
        <w:t xml:space="preserve">shading </w:t>
      </w:r>
      <w:r w:rsidR="0078088F" w:rsidRPr="0078088F">
        <w:rPr>
          <w:i/>
          <w:iCs/>
        </w:rPr>
        <w:t>model</w:t>
      </w:r>
      <w:r w:rsidR="0078088F">
        <w:rPr>
          <w:i/>
          <w:iCs/>
        </w:rPr>
        <w:t>.</w:t>
      </w:r>
      <w:r w:rsidR="0078088F">
        <w:t xml:space="preserve"> Mezi tyto modely se řadí Labertův, Phongův, Blinn-Phongův a PBR </w:t>
      </w:r>
      <w:r w:rsidR="0078088F">
        <w:rPr>
          <w:lang w:val="en-US"/>
        </w:rPr>
        <w:t>(</w:t>
      </w:r>
      <w:r w:rsidR="0078088F" w:rsidRPr="0078088F">
        <w:rPr>
          <w:i/>
          <w:iCs/>
        </w:rPr>
        <w:t>Physically Based Rendering</w:t>
      </w:r>
      <w:r w:rsidR="0078088F">
        <w:t xml:space="preserve">). Jednotlivé modely umožňují simulaci způsobů, jakým světlo interaguje s různými typy povrchů. Lambertův model – simuluje jakým způsobem světlo interaguje s hrubými matnými povrchy, </w:t>
      </w:r>
      <w:r w:rsidR="000E25E3">
        <w:t>Phongův – jakým</w:t>
      </w:r>
      <w:r w:rsidR="0078088F">
        <w:t xml:space="preserve"> způsobem se světlo odráží od lesklých povrchů a PBR model simuluje fyzikální chování světla.</w:t>
      </w:r>
      <w:r w:rsidR="000E25E3">
        <w:t xml:space="preserve"> Tato simulace je provedena na základě parametrů: Base Color (základní barv</w:t>
      </w:r>
      <w:r w:rsidR="00BD3EFA">
        <w:t>a</w:t>
      </w:r>
      <w:r w:rsidR="000E25E3">
        <w:t xml:space="preserve">), Rougness (hrubost), Metalness (do jaké míry se povrch chová jako kov), Specular (Odrazivost). </w:t>
      </w:r>
      <w:r w:rsidR="00BD3EFA">
        <w:t xml:space="preserve">Zárověň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53DF0BC8"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926B2">
        <w:rPr>
          <w:noProof/>
        </w:rPr>
        <w:t>16</w:t>
      </w:r>
      <w:r>
        <w:fldChar w:fldCharType="end"/>
      </w:r>
      <w:r>
        <w:t xml:space="preserve"> PBR Metalic a Roughness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r w:rsidR="00E62835">
        <w:rPr>
          <w:i/>
          <w:iCs/>
        </w:rPr>
        <w:t>bump mapping / normal mapping</w:t>
      </w:r>
      <w:r w:rsidR="00E62835">
        <w:t xml:space="preserve">, kdy textura modifikuje normálový vektor povrchu na úrovni jednolitvých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enginech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oko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 xml:space="preserve">Nepřímého (Indirect) – Světlo odražené od jiných objektů ve scéně. </w:t>
      </w:r>
    </w:p>
    <w:p w14:paraId="5084C922" w14:textId="19EFFF40" w:rsidR="00D81069" w:rsidRDefault="00D81069" w:rsidP="00DD4B34">
      <w:pPr>
        <w:pStyle w:val="Normlnprvnodsazen"/>
        <w:ind w:firstLine="0"/>
      </w:pPr>
      <w:r>
        <w:t>Osvětlení ovlivňuje</w:t>
      </w:r>
      <w:r w:rsidR="00DD4B34">
        <w:t xml:space="preserve"> tedy </w:t>
      </w:r>
      <w:r w:rsidR="00441CF7">
        <w:t>ovlivňuje</w:t>
      </w:r>
      <w:r>
        <w:t xml:space="preserve"> jak se objekty ve scéně zobrazují. To může zahrnovat sluneční světlo, umělé světlo, stínování a další efekt</w:t>
      </w:r>
      <w:r w:rsidR="00A35D7E">
        <w:t xml:space="preserve">y. </w:t>
      </w:r>
      <w:r w:rsidR="0049679B">
        <w:t>Obecně se světla v rederovacích enginech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Point Light</w:t>
      </w:r>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Light – </w:t>
      </w:r>
      <w:r>
        <w:t xml:space="preserve">Obdobné jako Point Light,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Area Light</w:t>
      </w:r>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lastRenderedPageBreak/>
        <w:t>Sun Light / Directional Light</w:t>
      </w:r>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Ambient Light</w:t>
      </w:r>
      <w:r>
        <w:t xml:space="preserve"> – Světlo osvětlující veškeré objekty stejně, ze všech směrů. </w:t>
      </w: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r w:rsidR="00BC581D">
        <w:t>stínovacího</w:t>
      </w:r>
      <w:r>
        <w:t xml:space="preserve"> mapování (shadow maps), kdy pro každý zdroj světa, který vytváří stíny jsou všechny objekty schopné vytvářet stíny vykreslovány z pohledu daného světla. Tento způsob vede k opakovaní vykreslení celé scény (</w:t>
      </w:r>
      <w:r w:rsidRPr="00B358A5">
        <w:rPr>
          <w:i/>
          <w:iCs/>
          <w:u w:val="single"/>
        </w:rPr>
        <w:t>draw calls</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r w:rsidR="00BC581D" w:rsidRPr="00D2399F">
        <w:rPr>
          <w:i/>
          <w:iCs/>
        </w:rPr>
        <w:t>shadows maps</w:t>
      </w:r>
      <w:r w:rsidR="00BC581D">
        <w:t>) a statické mapování, kdy simulované stíny jsou integrovány do textury (</w:t>
      </w:r>
      <w:r w:rsidR="00BC581D">
        <w:rPr>
          <w:i/>
          <w:iCs/>
        </w:rPr>
        <w:t>baked shadows</w:t>
      </w:r>
      <w:r w:rsidR="00BC581D">
        <w:t>).</w:t>
      </w:r>
    </w:p>
    <w:p w14:paraId="5CCD1977" w14:textId="1827CF59" w:rsidR="00713631" w:rsidRDefault="00713631" w:rsidP="00D72ECF">
      <w:pPr>
        <w:pStyle w:val="Normlnprvnodsazen"/>
        <w:ind w:firstLine="0"/>
      </w:pPr>
    </w:p>
    <w:p w14:paraId="7430C6C0" w14:textId="2093A91B" w:rsidR="00713631" w:rsidRDefault="009F4413" w:rsidP="00713631">
      <w:pPr>
        <w:pStyle w:val="Heading3"/>
      </w:pPr>
      <w:r>
        <w:t>Vývoj</w:t>
      </w:r>
    </w:p>
    <w:p w14:paraId="4F4F52F8" w14:textId="58633CB1" w:rsidR="009F4413" w:rsidRPr="009F4413" w:rsidRDefault="009F4413" w:rsidP="00AC4DE3">
      <w:r>
        <w:t xml:space="preserve">Vývoj pro </w:t>
      </w:r>
      <w:r>
        <w:t>virtuální</w:t>
      </w:r>
      <w:r>
        <w:t xml:space="preserve"> realitu má řadu omezujících požadavků a to především ze strany optimalizace výkonu</w:t>
      </w:r>
      <w:r>
        <w:t>, interakce a specifických pracovních postupů (iterace testování aplikací napříč zařízeními).</w:t>
      </w:r>
      <w:r w:rsidR="00AC4DE3">
        <w:t xml:space="preserve"> V případě vývoje pro web přibývají další požadavky ve formě optimalizace doby načítání (přenos dat po síti), limitace grafických API 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Entity component system</w:t>
      </w:r>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Tento přístup využívá řada herních enginů (Unreal Engine, Unity, Godot) a také webové řešení jako Babylon.js a A-Frame</w:t>
      </w:r>
      <w:r w:rsidR="008A7EFA">
        <w:t xml:space="preserve"> popř. řešení jako Mozzila Hubs, Third Room a Ethereal Engine (</w:t>
      </w:r>
      <w:r w:rsidR="008A7EFA" w:rsidRPr="008A7EFA">
        <w:rPr>
          <w:highlight w:val="yellow"/>
        </w:rPr>
        <w:t>podrobný rozbor technologiíí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42F73AD4">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E296AB6" w:rsidR="008A7EFA" w:rsidRDefault="008A7EFA" w:rsidP="008A7EFA">
      <w:pPr>
        <w:pStyle w:val="Caption"/>
      </w:pPr>
      <w:r>
        <w:t xml:space="preserve">Obr. </w:t>
      </w:r>
      <w:r>
        <w:fldChar w:fldCharType="begin"/>
      </w:r>
      <w:r>
        <w:instrText xml:space="preserve"> SEQ Obr. \* ARABIC </w:instrText>
      </w:r>
      <w:r>
        <w:fldChar w:fldCharType="separate"/>
      </w:r>
      <w:r w:rsidR="00D926B2">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77777777" w:rsidR="009F4413" w:rsidRDefault="009F4413" w:rsidP="00AC4DE3">
      <w:r>
        <w:t>Při vývoji VR aplikace pro web. Je nutné mít na paměti parametry ovlivňující virtuální zážitek. Jedná se primárně o přenosovou náročnost tedy velikost dané scény (bajty) a následně výpočetní, popř. vykreslovací náročnost. Velikost scény přímo ovlivňuje čas jaký je potřeba pro její stažení. V případě webového prostředí nelze počítat s tím, že každé zařízení má rychlé připojení k internetu. Výkon se většinou měří pomocí velikosti využité RAM, počtu vykreslovacích příkazů (draw calls), a s</w:t>
      </w:r>
      <w:r w:rsidRPr="00BF699A">
        <w:t>nímková frekvence aplikace</w:t>
      </w:r>
      <w:r>
        <w:rPr>
          <w:lang w:val="en-US"/>
        </w:rPr>
        <w:t xml:space="preserve">; </w:t>
      </w:r>
      <w:r>
        <w:t xml:space="preserve">FPS (frames per second),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optimalizovat a to jak jejich velikost tak jejich rozlišení. V rendering enginu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r>
        <w:rPr>
          <w:i/>
          <w:iCs/>
          <w:lang w:eastAsia="cs-CZ"/>
        </w:rPr>
        <w:t>Virtual World Generator</w:t>
      </w:r>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shadery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tech stack</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tech stacku</w:t>
      </w:r>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mesh),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Zobrazení dat pomocí vybraného vykreslovacího enginu,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věřejnění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 xml:space="preserve">do třech hlavních skupin na CAD (computer aided design), GIS, programy pro tvorbu 3D grafiky a fotogrammetrické programy. Dále zmiňují i herní enginy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ArcGIS, GRASS</w:t>
      </w:r>
      <w:r w:rsidR="003A0BA8">
        <w:t>, FME, Autodesk, Bentley Microstation</w:t>
      </w:r>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Blender, SketchUP, Microstation</w:t>
      </w:r>
      <w:r w:rsidR="003A0BA8">
        <w:t xml:space="preserve">, </w:t>
      </w:r>
      <w:r w:rsidR="003A0BA8" w:rsidRPr="003A0BA8">
        <w:t>Rhinoceros 3D</w:t>
      </w:r>
      <w:r w:rsidR="003A0BA8">
        <w:t xml:space="preserve"> aj.</w:t>
      </w:r>
      <w:r w:rsidR="003A0BA8" w:rsidRPr="001F6849">
        <w:t>) a herní enginy (Unity, Unreal Engine,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ebGL, WebXR</w:t>
      </w:r>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Přímý vývoj nad WebGL a WebXR</w:t>
      </w:r>
    </w:p>
    <w:p w14:paraId="4CCDB2E0" w14:textId="3C780194" w:rsidR="00B95DF6" w:rsidRDefault="00B95DF6" w:rsidP="00B95DF6">
      <w:pPr>
        <w:pStyle w:val="ListParagraph"/>
        <w:numPr>
          <w:ilvl w:val="0"/>
          <w:numId w:val="53"/>
        </w:numPr>
      </w:pPr>
      <w:r>
        <w:t xml:space="preserve">Vývoj skrze Javascriptový framework </w:t>
      </w:r>
      <w:r>
        <w:rPr>
          <w:lang w:val="en-US"/>
        </w:rPr>
        <w:t xml:space="preserve">/ </w:t>
      </w:r>
      <w:r>
        <w:t xml:space="preserve">knihovnu pro renderování a </w:t>
      </w:r>
      <w:r w:rsidRPr="006C458C">
        <w:t>pro WebXR</w:t>
      </w:r>
      <w:r>
        <w:t>.</w:t>
      </w:r>
    </w:p>
    <w:p w14:paraId="713FE2FD" w14:textId="0927CCD0" w:rsidR="00B95DF6" w:rsidRDefault="00B95DF6" w:rsidP="00B95DF6">
      <w:pPr>
        <w:pStyle w:val="ListParagraph"/>
        <w:numPr>
          <w:ilvl w:val="0"/>
          <w:numId w:val="53"/>
        </w:numPr>
      </w:pPr>
      <w:r>
        <w:t>Vývoj v rámci desktopového herního enginu a export WebGL aplikace skrze WASM (</w:t>
      </w:r>
      <w:r w:rsidRPr="00B95DF6">
        <w:rPr>
          <w:i/>
          <w:iCs/>
        </w:rPr>
        <w:t>Web Assembly</w:t>
      </w:r>
      <w:r>
        <w:t xml:space="preserve">). </w:t>
      </w:r>
    </w:p>
    <w:p w14:paraId="7C318EDC" w14:textId="6F220A00" w:rsidR="00B95DF6" w:rsidRDefault="00B95DF6" w:rsidP="00B95DF6">
      <w:pPr>
        <w:pStyle w:val="ListParagraph"/>
        <w:numPr>
          <w:ilvl w:val="0"/>
          <w:numId w:val="53"/>
        </w:numPr>
      </w:pPr>
      <w:r>
        <w:t xml:space="preserve">Vývoj skrze dedikovaný </w:t>
      </w:r>
      <w:r w:rsidR="002F5A56">
        <w:t>Web</w:t>
      </w:r>
      <w:r>
        <w:t xml:space="preserve">XR engin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enginech skrze WASM jsou často černými skříňkami. Alternativně, existují nástroje, které se snaží tento problém řešit propojení postupu 2 a 3 (viz. Needle engine). Postup č. 4 je uživatelsky nejpřívětivější </w:t>
      </w:r>
      <w:r w:rsidR="00FA6C16">
        <w:t>cestou,</w:t>
      </w:r>
      <w:r w:rsidR="002F5A56">
        <w:t xml:space="preserve"> jelikož umožňuje tvorbu VP v rámci GUI a přímou kompatibilitu s WebXR API, jedná se však o nový produkt stále ve vývoji, jelikož samotné WebXR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6309AD91"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926B2">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BABAB0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předělat na vlastní relevatní</w:t>
      </w:r>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668F8679" w:rsidR="00637A27" w:rsidRPr="00637A27" w:rsidRDefault="00637A27" w:rsidP="00637A27">
      <w:pPr>
        <w:pStyle w:val="Caption"/>
      </w:pPr>
      <w:r>
        <w:t xml:space="preserve">Obr. </w:t>
      </w:r>
      <w:r>
        <w:fldChar w:fldCharType="begin"/>
      </w:r>
      <w:r>
        <w:instrText xml:space="preserve"> SEQ Obr. \* ARABIC </w:instrText>
      </w:r>
      <w:r>
        <w:fldChar w:fldCharType="separate"/>
      </w:r>
      <w:r w:rsidR="00D926B2">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r w:rsidR="00FC5365" w:rsidRPr="001F6849">
        <w:rPr>
          <w:i/>
          <w:iCs/>
        </w:rPr>
        <w:t>availability</w:t>
      </w:r>
      <w:r w:rsidR="00FC5365" w:rsidRPr="001F6849">
        <w:t>) a přístupnost (</w:t>
      </w:r>
      <w:r w:rsidR="00FC5365" w:rsidRPr="001F6849">
        <w:rPr>
          <w:i/>
          <w:iCs/>
        </w:rPr>
        <w:t>accesability)</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r w:rsidR="00FC5365" w:rsidRPr="001F6849">
        <w:t>WebGL a WebXR technologií. Dalším z benefitů je fakt, že většina globálně užívaných aplikací se postupně přesouvá z desktopových řešení do webového prohlížeče (</w:t>
      </w:r>
      <w:r>
        <w:t xml:space="preserve">kancelářské programy: </w:t>
      </w:r>
      <w:r w:rsidR="00FC5365" w:rsidRPr="001F6849">
        <w:t>Microsoft Office Suite</w:t>
      </w:r>
      <w:r>
        <w:t xml:space="preserve">, grafické: Figma, Canva, vývojářské: CodePen, VSCod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technologies</w:t>
      </w:r>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CSS – kaskádový stylovací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Fetch API, </w:t>
      </w:r>
      <w:r w:rsidRPr="001F6849">
        <w:rPr>
          <w:lang w:eastAsia="en-US"/>
        </w:rPr>
        <w:t>WebGL, WebX</w:t>
      </w:r>
      <w:r w:rsidR="008C5DF5">
        <w:rPr>
          <w:lang w:eastAsia="en-US"/>
        </w:rPr>
        <w:t>R</w:t>
      </w:r>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Web APIs</w:t>
      </w:r>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r w:rsidRPr="00A8678D">
        <w:rPr>
          <w:i/>
          <w:iCs/>
        </w:rPr>
        <w:t>Document Object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DOM reprezentuje daný HTML dokument tak, že umožňuje manipulaci s jeho strukturou, stylem a obsahem pomocí skriptovacího jazyka, například JavaScriptu</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Z hlediska HTML je to objektový model, který definuje atributy, metody a události. Z hlediska JavaScriptu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B718017"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r w:rsidRPr="001F6849">
        <w:t>WebGL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r w:rsidR="007F7BCF" w:rsidRPr="001F6849">
        <w:rPr>
          <w:bCs/>
        </w:rPr>
        <w:t>Javascriptové aplikační rozhraní, které umožňuje vysoko výkonnostní vykreslování interaktivní 3D a 2D grafiky v rámci kompatibilního webového prohlížeče. Díky tomu, že WebGL následuje implementaci OpenGL ES (</w:t>
      </w:r>
      <w:r w:rsidR="007F7BCF" w:rsidRPr="001F6849">
        <w:rPr>
          <w:bCs/>
          <w:i/>
          <w:iCs/>
        </w:rPr>
        <w:t xml:space="preserve">OpenGL for Embedded </w:t>
      </w:r>
      <w:r w:rsidR="007F7BCF" w:rsidRPr="001F6849">
        <w:rPr>
          <w:bCs/>
          <w:i/>
          <w:iCs/>
        </w:rPr>
        <w:lastRenderedPageBreak/>
        <w:t>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ebGL je přístupné skrze HTML5 Canvas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Pro vykreslování využívá WebGL jazyk GLSL, který popisuje způsob, jakým je daný objekt vyobrazen (</w:t>
      </w:r>
      <w:r w:rsidR="00356E8E" w:rsidRPr="00356E8E">
        <w:rPr>
          <w:i/>
          <w:iCs/>
        </w:rPr>
        <w:t>shader</w:t>
      </w:r>
      <w:r w:rsidR="00356E8E" w:rsidRPr="00A8678D">
        <w:t xml:space="preserve">). Základní funkčnost WebGL dále rozšiřují JavaScriptové knihovny </w:t>
      </w:r>
      <w:r w:rsidR="00356E8E" w:rsidRPr="00356E8E">
        <w:rPr>
          <w:highlight w:val="yellow"/>
        </w:rPr>
        <w:t>(viz. kapitola X)</w:t>
      </w:r>
      <w:r w:rsidR="00356E8E" w:rsidRPr="00A8678D">
        <w:t>,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r w:rsidR="00F11501">
        <w:t xml:space="preserve"> Jednoduše řečeno, WebGL je soubor javascriptových funkcí umožňující webovým prohlížečům zobrazovat 3D grafiku s využitím grafických karet. </w:t>
      </w:r>
    </w:p>
    <w:p w14:paraId="0B605B2F" w14:textId="77777777" w:rsidR="00D415EF" w:rsidRPr="001F6849" w:rsidRDefault="00D415EF" w:rsidP="00D415EF">
      <w:pPr>
        <w:pStyle w:val="Malnadpis"/>
      </w:pPr>
      <w:r w:rsidRPr="001F6849">
        <w:t>WebXR API</w:t>
      </w:r>
    </w:p>
    <w:p w14:paraId="4AD9055B" w14:textId="3C49F320" w:rsidR="00B47578" w:rsidRPr="00372EA8" w:rsidRDefault="00D415EF" w:rsidP="00372EA8">
      <w:pPr>
        <w:rPr>
          <w:b/>
        </w:rPr>
      </w:pPr>
      <w:r w:rsidRPr="001F6849">
        <w:t>WebXR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mobilní i desktopový VR hardware. WebXR API je založeno na OpenXR</w:t>
      </w:r>
      <w:r w:rsidRPr="001F6849">
        <w:rPr>
          <w:rStyle w:val="FootnoteReference"/>
          <w:bCs/>
        </w:rPr>
        <w:footnoteReference w:id="3"/>
      </w:r>
      <w:r w:rsidRPr="001F6849">
        <w:t xml:space="preserve"> specifikaci skupiny Khronos. Hlavními body zájmu WebXR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r w:rsidR="00473E08" w:rsidRPr="00D415EF">
        <w:t>WebXR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r w:rsidR="00D03258">
        <w:t xml:space="preserve">WebXR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vr</w:t>
      </w:r>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ar</w:t>
      </w:r>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r w:rsidR="00841D60" w:rsidRPr="00841D60">
        <w:rPr>
          <w:i/>
          <w:iCs/>
        </w:rPr>
        <w:t>environmentBlendMode</w:t>
      </w:r>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render)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ebXR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inline, immerive-vr, immersive-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r w:rsidRPr="00B17DB5">
        <w:rPr>
          <w:bCs/>
          <w:i/>
          <w:iCs/>
        </w:rPr>
        <w:t>unbounded</w:t>
      </w:r>
      <w:r w:rsidR="00EA43B7">
        <w:rPr>
          <w:bCs/>
          <w:i/>
          <w:iCs/>
        </w:rPr>
        <w:t xml:space="preserve">, local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Samotné WebXR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ebGL + JS knihovny)</w:t>
      </w:r>
      <w:r w:rsidR="006D0E6E">
        <w:rPr>
          <w:bCs/>
        </w:rPr>
        <w:t xml:space="preserve"> </w:t>
      </w:r>
      <w:r w:rsidR="006D0E6E" w:rsidRPr="006D0E6E">
        <w:rPr>
          <w:bCs/>
          <w:highlight w:val="yellow"/>
        </w:rPr>
        <w:t>viz. kap.X</w:t>
      </w:r>
      <w:r w:rsidR="006D0E6E">
        <w:rPr>
          <w:bCs/>
        </w:rPr>
        <w:t xml:space="preserve"> skrze XRWebGLLayer</w:t>
      </w:r>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ebXR je standardizace práce se vstupními zařízeními. WebXR definuje </w:t>
      </w:r>
      <w:r w:rsidRPr="00672AF9">
        <w:rPr>
          <w:bCs/>
          <w:i/>
          <w:iCs/>
          <w:highlight w:val="yellow"/>
        </w:rPr>
        <w:t>XRInputSource</w:t>
      </w:r>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ins w:id="105" w:author="Jan Horák" w:date="2023-06-15T11:57:00Z">
        <w:r w:rsidRPr="007B3717">
          <w:t>WebGPU</w:t>
        </w:r>
      </w:ins>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r w:rsidRPr="00DA3AC7">
        <w:rPr>
          <w:bCs/>
        </w:rPr>
        <w:t>WebGPU je dalším krokem v evoluci webových grafických API</w:t>
      </w:r>
      <w:r w:rsidR="00DB26F1">
        <w:rPr>
          <w:bCs/>
        </w:rPr>
        <w:t>, tedy zamýšleným následníkem WebGL</w:t>
      </w:r>
      <w:r w:rsidRPr="00DA3AC7">
        <w:rPr>
          <w:bCs/>
        </w:rPr>
        <w:t>. Jedná se o experimentální aplikační rozhraní, které umožňuje vysoko výkonnostní 3D a 2D vykreslování na webu. WebGPU je nízkoúrovňové API, které poskytuje programátorům přímý přístup k hardwarové akceleraci na grafických kartách</w:t>
      </w:r>
      <w:r>
        <w:rPr>
          <w:bCs/>
        </w:rPr>
        <w:t>. Rozdílné od WebGL, které pro přístup k GPU využívá OpenGL ES APIs</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ebGPU podporováno jen v nových verzích Chrome, Edg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ebGL API a WebXR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r w:rsidRPr="001F6849">
        <w:rPr>
          <w:i/>
          <w:iCs/>
          <w:lang w:eastAsia="en-US"/>
        </w:rPr>
        <w:t>Wolvic, Meta Oculus Browser</w:t>
      </w:r>
      <w:r w:rsidRPr="001F6849">
        <w:rPr>
          <w:lang w:eastAsia="en-US"/>
        </w:rPr>
        <w:t xml:space="preserve">). </w:t>
      </w:r>
      <w:r w:rsidR="00E05CB6" w:rsidRPr="001F6849">
        <w:rPr>
          <w:lang w:eastAsia="en-US"/>
        </w:rPr>
        <w:t xml:space="preserve">Analýza podpory prohlížečů pro WebXR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ebXR API</w:t>
      </w:r>
      <w:r w:rsidR="00BB451F" w:rsidRPr="001F6849">
        <w:rPr>
          <w:lang w:eastAsia="en-US"/>
        </w:rPr>
        <w:t>. Nutné zmínit, že tabulka neobsahuje prohlížeče specializované na AR (</w:t>
      </w:r>
      <w:r w:rsidR="00714A95" w:rsidRPr="001F6849">
        <w:rPr>
          <w:i/>
          <w:iCs/>
        </w:rPr>
        <w:t>Magic Leap Helio</w:t>
      </w:r>
      <w:r w:rsidR="00BB451F" w:rsidRPr="001F6849">
        <w:t>)</w:t>
      </w:r>
      <w:r w:rsidR="00714A95" w:rsidRPr="001F6849">
        <w:t>.</w:t>
      </w:r>
      <w:r w:rsidR="004C0F9A" w:rsidRPr="001F6849">
        <w:t xml:space="preserve"> </w:t>
      </w:r>
      <w:r w:rsidR="006C32DE" w:rsidRPr="001F6849">
        <w:t xml:space="preserve">Pro podporu WebGL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r w:rsidR="00B009CC" w:rsidRPr="001F6849">
        <w:t xml:space="preserve">WebGL 1.0 a WebGL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ebXR není tak rozšířená, tudíž přehled je zobrazen v </w:t>
      </w:r>
      <w:r w:rsidR="00DB26F1" w:rsidRPr="00DB26F1">
        <w:rPr>
          <w:highlight w:val="yellow"/>
        </w:rPr>
        <w:t>Tab.X</w:t>
      </w:r>
      <w:r w:rsidR="00DB26F1">
        <w:t>.</w:t>
      </w:r>
    </w:p>
    <w:p w14:paraId="4D1EE5F4" w14:textId="7321BB18"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400092">
        <w:rPr>
          <w:noProof/>
        </w:rPr>
        <w:t>3</w:t>
      </w:r>
      <w:r w:rsidRPr="001F6849">
        <w:fldChar w:fldCharType="end"/>
      </w:r>
      <w:r w:rsidRPr="001F6849">
        <w:t xml:space="preserve"> Podpora</w:t>
      </w:r>
      <w:r w:rsidR="006C32DE" w:rsidRPr="001F6849">
        <w:t xml:space="preserve"> </w:t>
      </w:r>
      <w:r w:rsidRPr="001F6849">
        <w:t>WebXR Device API</w:t>
      </w:r>
      <w:r w:rsidR="006C32DE" w:rsidRPr="001F6849">
        <w:t xml:space="preserve"> ve verzích vybraných prohlížečů. – </w:t>
      </w:r>
      <w:r w:rsidR="009C30BB" w:rsidRPr="001F6849">
        <w:rPr>
          <w:vertAlign w:val="superscript"/>
        </w:rPr>
        <w:t>1</w:t>
      </w:r>
      <w:r w:rsidR="006C32DE" w:rsidRPr="001F6849">
        <w:t xml:space="preserve">WebXR Devic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Edge</w:t>
            </w:r>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r>
        <w:rPr>
          <w:lang w:val="en-US"/>
        </w:rPr>
        <w:t>ývojářské nástroje</w:t>
      </w:r>
    </w:p>
    <w:p w14:paraId="0E63AD04" w14:textId="20F120FC" w:rsidR="0021568E" w:rsidRDefault="007E3F0A" w:rsidP="0021568E">
      <w:r w:rsidRPr="007E3F0A">
        <w:rPr>
          <w:highlight w:val="yellow"/>
          <w:lang w:val="en-US"/>
        </w:rPr>
        <w:t>#todo – p</w:t>
      </w:r>
      <w:r w:rsidRPr="007E3F0A">
        <w:rPr>
          <w:highlight w:val="yellow"/>
        </w:rPr>
        <w:t>ředstavit emulátory HMD vstupů – WebXR rošíření pro Firefox, Oculus emulator pro Chrome. Propojení s HMD skrze USB.</w:t>
      </w:r>
      <w:r w:rsidR="00884108">
        <w:t xml:space="preserve"> </w:t>
      </w:r>
    </w:p>
    <w:p w14:paraId="02D64007" w14:textId="190BD90A" w:rsidR="0021568E" w:rsidRPr="00231D31" w:rsidRDefault="0021568E" w:rsidP="0021568E">
      <w:pPr>
        <w:pStyle w:val="Normlnprvnodsazen"/>
        <w:rPr>
          <w:lang w:val="en-US" w:eastAsia="en-US"/>
        </w:rPr>
      </w:pPr>
      <w:r>
        <w:rPr>
          <w:lang w:eastAsia="en-US"/>
        </w:rPr>
        <w:t xml:space="preserve">Vývoj virtuálních </w:t>
      </w:r>
      <w:r w:rsidR="00D926B2">
        <w:rPr>
          <w:lang w:eastAsia="en-US"/>
        </w:rPr>
        <w:t>imerzních</w:t>
      </w:r>
      <w:r>
        <w:rPr>
          <w:lang w:eastAsia="en-US"/>
        </w:rPr>
        <w:t xml:space="preserve"> prostředí z velké části na tradiční obrazovce vyžaduje dodatečné nástroje umožňující prototypování a testování při vývoji. Dostupnost HMD zařízení je stále na takové </w:t>
      </w:r>
      <w:r w:rsidR="00D926B2">
        <w:rPr>
          <w:lang w:eastAsia="en-US"/>
        </w:rPr>
        <w:t>úrovni, aby</w:t>
      </w:r>
      <w:r>
        <w:rPr>
          <w:lang w:eastAsia="en-US"/>
        </w:rP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r>
        <w:rPr>
          <w:b/>
          <w:bCs/>
          <w:lang w:eastAsia="en-US"/>
        </w:rPr>
        <w:t xml:space="preserve">Immersive web emmulator </w:t>
      </w:r>
      <w:r>
        <w:rPr>
          <w:lang w:eastAsia="en-US"/>
        </w:rPr>
        <w:t>(Chrome, Edge)</w:t>
      </w:r>
      <w:r>
        <w:rPr>
          <w:b/>
          <w:bCs/>
          <w:lang w:eastAsia="en-US"/>
        </w:rPr>
        <w:t xml:space="preserve"> </w:t>
      </w:r>
      <w:r>
        <w:rPr>
          <w:lang w:eastAsia="en-US"/>
        </w:rPr>
        <w:t xml:space="preserve">a </w:t>
      </w:r>
      <w:r>
        <w:rPr>
          <w:b/>
          <w:bCs/>
          <w:lang w:eastAsia="en-US"/>
        </w:rPr>
        <w:t xml:space="preserve">WebXR API emulator </w:t>
      </w:r>
      <w:r>
        <w:rPr>
          <w:lang w:eastAsia="en-US"/>
        </w:rPr>
        <w:t>(Firefox)</w:t>
      </w:r>
      <w:r w:rsidR="00231D31">
        <w:rPr>
          <w:lang w:eastAsia="en-US"/>
        </w:rPr>
        <w:t xml:space="preserve"> </w:t>
      </w:r>
      <w:r w:rsidR="00231D31">
        <w:rPr>
          <w:lang w:eastAsia="en-US"/>
        </w:rPr>
        <w:fldChar w:fldCharType="begin"/>
      </w:r>
      <w:r w:rsidR="00231D31">
        <w:rPr>
          <w:lang w:eastAsia="en-US"/>
        </w:rPr>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Pr>
          <w:lang w:eastAsia="en-US"/>
        </w:rPr>
        <w:fldChar w:fldCharType="separate"/>
      </w:r>
      <w:r w:rsidR="00231D31" w:rsidRPr="00231D31">
        <w:t>(Meta Quest 2023b)</w:t>
      </w:r>
      <w:r w:rsidR="00231D31">
        <w:rPr>
          <w:lang w:eastAsia="en-US"/>
        </w:rPr>
        <w:fldChar w:fldCharType="end"/>
      </w:r>
      <w:r>
        <w:rPr>
          <w:lang w:eastAsia="en-US"/>
        </w:rPr>
        <w:t>. Jedná se o rozšíření do prohlížečů, které umožňují uživateli simulovat interakci aplikace s HMD zařízením.</w:t>
      </w:r>
      <w:r w:rsidR="00D926B2">
        <w:rPr>
          <w:lang w:eastAsia="en-US"/>
        </w:rPr>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w:t>
      </w:r>
      <w:r w:rsidR="00D926B2">
        <w:rPr>
          <w:lang w:eastAsia="en-US"/>
        </w:rPr>
        <w:lastRenderedPageBreak/>
        <w:t>zařízení je možné propojit mobilní zařízení s počítačem skrze USB kabel a pomocí vývojářských nástrojů prohlížeče Chrome streamovat lokální vývojový server do mobilního zařízení</w:t>
      </w:r>
      <w:r w:rsidR="00231D31">
        <w:rPr>
          <w:lang w:eastAsia="en-US"/>
        </w:rPr>
        <w:t xml:space="preserve"> </w:t>
      </w:r>
      <w:r w:rsidR="00231D31">
        <w:rPr>
          <w:lang w:eastAsia="en-US"/>
        </w:rPr>
        <w:fldChar w:fldCharType="begin"/>
      </w:r>
      <w:r w:rsidR="00231D31">
        <w:rPr>
          <w:lang w:eastAsia="en-US"/>
        </w:rPr>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Pr>
          <w:lang w:eastAsia="en-US"/>
        </w:rPr>
        <w:fldChar w:fldCharType="separate"/>
      </w:r>
      <w:r w:rsidR="00231D31" w:rsidRPr="00231D31">
        <w:t>(Basques 2023)</w:t>
      </w:r>
      <w:r w:rsidR="00231D31">
        <w:rPr>
          <w:lang w:eastAsia="en-US"/>
        </w:rPr>
        <w:fldChar w:fldCharType="end"/>
      </w:r>
      <w:r w:rsidR="00D926B2">
        <w:rPr>
          <w:lang w:eastAsia="en-US"/>
        </w:rPr>
        <w:t xml:space="preserve">. </w:t>
      </w:r>
    </w:p>
    <w:p w14:paraId="64DF2966" w14:textId="77777777" w:rsidR="00D926B2" w:rsidRDefault="0021568E" w:rsidP="00D926B2">
      <w:pPr>
        <w:keepNext/>
      </w:pPr>
      <w:r w:rsidRPr="0021568E">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5"/>
                    <a:stretch>
                      <a:fillRect/>
                    </a:stretch>
                  </pic:blipFill>
                  <pic:spPr>
                    <a:xfrm>
                      <a:off x="0" y="0"/>
                      <a:ext cx="3859338" cy="2165745"/>
                    </a:xfrm>
                    <a:prstGeom prst="rect">
                      <a:avLst/>
                    </a:prstGeom>
                  </pic:spPr>
                </pic:pic>
              </a:graphicData>
            </a:graphic>
          </wp:inline>
        </w:drawing>
      </w:r>
      <w:r w:rsidR="00D926B2" w:rsidRPr="00D926B2">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6"/>
                    <a:stretch>
                      <a:fillRect/>
                    </a:stretch>
                  </pic:blipFill>
                  <pic:spPr>
                    <a:xfrm>
                      <a:off x="0" y="0"/>
                      <a:ext cx="3850119" cy="2269673"/>
                    </a:xfrm>
                    <a:prstGeom prst="rect">
                      <a:avLst/>
                    </a:prstGeom>
                  </pic:spPr>
                </pic:pic>
              </a:graphicData>
            </a:graphic>
          </wp:inline>
        </w:drawing>
      </w:r>
    </w:p>
    <w:p w14:paraId="39CC6B3E" w14:textId="69A5047E" w:rsidR="0021568E" w:rsidRPr="0021568E" w:rsidRDefault="00D926B2" w:rsidP="00D926B2">
      <w:pPr>
        <w:pStyle w:val="Caption"/>
      </w:pPr>
      <w:r>
        <w:t xml:space="preserve">Obr. </w:t>
      </w:r>
      <w:r>
        <w:fldChar w:fldCharType="begin"/>
      </w:r>
      <w:r>
        <w:instrText xml:space="preserve"> SEQ Obr. \* ARABIC </w:instrText>
      </w:r>
      <w:r>
        <w:fldChar w:fldCharType="separate"/>
      </w:r>
      <w:r>
        <w:rPr>
          <w:noProof/>
        </w:rPr>
        <w:t>22</w:t>
      </w:r>
      <w:r>
        <w:fldChar w:fldCharType="end"/>
      </w:r>
      <w:r>
        <w:t xml:space="preserve"> Emulátory HMD zařízení v prohlížeči. nahoře – Immersive web emmulator, dole – WebXR API emmulator.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TODO – jak tohle v</w:t>
      </w:r>
      <w:r w:rsidRPr="00884108">
        <w:rPr>
          <w:highlight w:val="yellow"/>
          <w:lang w:eastAsia="cs-CZ"/>
        </w:rPr>
        <w:t>ůbec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lastRenderedPageBreak/>
        <w:t xml:space="preserve">Pro úspěšnou tvorbu VR aplikace je nutné, aby technologie podporovala především způsob pohybu a orientace na základě trackingu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r w:rsidRPr="00464C35">
        <w:rPr>
          <w:i/>
          <w:iCs/>
          <w:highlight w:val="yellow"/>
          <w:lang w:eastAsia="en-US"/>
        </w:rPr>
        <w:t>tracking</w:t>
      </w:r>
      <w:r w:rsidRPr="00464C35">
        <w:rPr>
          <w:highlight w:val="yellow"/>
          <w:lang w:eastAsia="en-US"/>
        </w:rPr>
        <w:t>,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kontrolery,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Technologie by měla umožňovat zobrazení na úrovni imerze jak Desktop VR tak Immersi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geolokalizac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ebGL.</w:t>
      </w:r>
    </w:p>
    <w:p w14:paraId="797114CF" w14:textId="77777777" w:rsidR="00142D08" w:rsidRPr="00464C35" w:rsidRDefault="00142D08" w:rsidP="00142D08">
      <w:pPr>
        <w:pStyle w:val="Normlnprvnodsazen"/>
        <w:ind w:firstLine="0"/>
        <w:rPr>
          <w:highlight w:val="yellow"/>
        </w:rPr>
      </w:pPr>
      <w:r w:rsidRPr="00464C35">
        <w:rPr>
          <w:highlight w:val="yellow"/>
          <w:lang w:val="en-US"/>
        </w:rPr>
        <w:t>#todo – jak budu m</w:t>
      </w:r>
      <w:r w:rsidRPr="00464C35">
        <w:rPr>
          <w:highlight w:val="yellow"/>
        </w:rPr>
        <w:t xml:space="preserve">ěřit,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lastRenderedPageBreak/>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todo - specifikovat</w:t>
      </w:r>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Technologie by měla podporovat Imerzní VR, tedy možnost vizualizace skrze HMD zařízení. Technologie by měla podporovat WebXR.</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Flower Bed </w:t>
      </w:r>
    </w:p>
    <w:p w14:paraId="43C5BEE7" w14:textId="6A88A9DF" w:rsidR="0059450E" w:rsidRDefault="00C81EC4" w:rsidP="002C3EA4">
      <w:pPr>
        <w:pStyle w:val="Normlnprvnodsazen"/>
        <w:ind w:firstLine="0"/>
      </w:pPr>
      <w:r>
        <w:t xml:space="preserve">Komplexní virtuální prostředí zcela vystavěné na OpenSource technologiích. Projekt obsahuje pokročilou interakci. Uživatel je schopen se plně pohybovat v rámci smyšleného ostrovního prostředí, manipulovat a vytvářet objekty. Projekt je postaven zcela na WebXR funkcionalitě. Jako rendering engin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assetů skrze modelovací software </w:t>
      </w:r>
      <w:r w:rsidRPr="00C81EC4">
        <w:rPr>
          <w:i/>
          <w:iCs/>
        </w:rPr>
        <w:t>Blender</w:t>
      </w:r>
      <w:r>
        <w:t xml:space="preserve">, formát gltf a optimalizaci pomocí knihovny </w:t>
      </w:r>
      <w:r w:rsidRPr="00C81EC4">
        <w:rPr>
          <w:i/>
          <w:iCs/>
        </w:rPr>
        <w:t>gltf-transform</w:t>
      </w:r>
      <w:r w:rsidR="00AC0170">
        <w:t xml:space="preserve"> a </w:t>
      </w:r>
      <w:r w:rsidR="00AC0170">
        <w:rPr>
          <w:i/>
          <w:iCs/>
        </w:rPr>
        <w:t>ktx-tools</w:t>
      </w:r>
      <w:r>
        <w:t>.</w:t>
      </w:r>
      <w:r w:rsidR="00AC0170">
        <w:t xml:space="preserve"> Pro definování kolizní geometrie a logiky využívá projekt rozšíření pro three.js </w:t>
      </w:r>
      <w:r w:rsidR="00AC0170" w:rsidRPr="00AC0170">
        <w:rPr>
          <w:i/>
          <w:iCs/>
        </w:rPr>
        <w:t>three-mesh-bvh</w:t>
      </w:r>
      <w:r w:rsidR="00AC0170">
        <w:t xml:space="preserve">. Specifika interakce jako je raycasting a pohyb uživatele projekt řeší vlastním kódem. Pro uživatelské rozhraní využívá projekt </w:t>
      </w:r>
      <w:r w:rsidR="00AC0170">
        <w:rPr>
          <w:i/>
          <w:iCs/>
        </w:rPr>
        <w:t>three-mesh-ui</w:t>
      </w:r>
      <w:r w:rsidR="00AC0170">
        <w:t xml:space="preserve"> rozšíření. </w:t>
      </w:r>
      <w:r w:rsidR="002C1FE1">
        <w:t xml:space="preserve">Projekt extenzivně využívá optimalizačních technik (komprese, instancování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todo – Co si z toho vz</w:t>
      </w:r>
      <w:r w:rsidRPr="002C1FE1">
        <w:rPr>
          <w:highlight w:val="yellow"/>
        </w:rPr>
        <w:t xml:space="preserve">ít. Implementovat interaktivní VR je v three.js komplikované, potřeba nějakého pokročilého ECS </w:t>
      </w:r>
      <w:r w:rsidRPr="002C1FE1">
        <w:rPr>
          <w:highlight w:val="yellow"/>
          <w:lang w:val="en-US"/>
        </w:rPr>
        <w:t>(</w:t>
      </w:r>
      <w:r w:rsidRPr="002C1FE1">
        <w:rPr>
          <w:highlight w:val="yellow"/>
        </w:rPr>
        <w:t>aframe</w:t>
      </w:r>
      <w:r w:rsidRPr="002C1FE1">
        <w:rPr>
          <w:highlight w:val="yellow"/>
          <w:lang w:val="en-US"/>
        </w:rPr>
        <w:t>).</w:t>
      </w:r>
      <w:r>
        <w:rPr>
          <w:lang w:val="en-US"/>
        </w:rPr>
        <w:t xml:space="preserve"> </w:t>
      </w:r>
    </w:p>
    <w:p w14:paraId="000F9194" w14:textId="0A343BB4" w:rsidR="00300A59" w:rsidRDefault="002C3EA4" w:rsidP="002C1FE1">
      <w:pPr>
        <w:pStyle w:val="Normlnprvnodsazen"/>
        <w:ind w:firstLine="0"/>
        <w:rPr>
          <w:i/>
          <w:iCs/>
          <w:lang w:val="en-US" w:eastAsia="en-US"/>
        </w:rPr>
      </w:pPr>
      <w:r w:rsidRPr="009520E3">
        <w:rPr>
          <w:i/>
          <w:iCs/>
          <w:highlight w:val="yellow"/>
          <w:lang w:eastAsia="en-US"/>
        </w:rPr>
        <w:t xml:space="preserve">Blender – scripting – level editor – custom properties to individual meshes and attach json data as attributes directly to the nodes in GLTF format – read those properties in engine to attach gameplay behaviours </w:t>
      </w:r>
      <w:r w:rsidRPr="009520E3">
        <w:rPr>
          <w:i/>
          <w:iCs/>
          <w:highlight w:val="yellow"/>
          <w:lang w:val="en-US" w:eastAsia="en-US"/>
        </w:rPr>
        <w:t>?? HOW</w:t>
      </w:r>
    </w:p>
    <w:p w14:paraId="5CC139F4" w14:textId="29DFCFD1" w:rsidR="00300A59" w:rsidRDefault="00300A59" w:rsidP="002C1FE1">
      <w:pPr>
        <w:pStyle w:val="Normlnprvnodsazen"/>
        <w:ind w:firstLine="0"/>
        <w:rPr>
          <w:b/>
          <w:bCs/>
          <w:lang w:val="en-US" w:eastAsia="en-US"/>
        </w:rPr>
      </w:pPr>
      <w:r w:rsidRPr="00300A59">
        <w:rPr>
          <w:b/>
          <w:bCs/>
          <w:lang w:val="en-US" w:eastAsia="en-US"/>
        </w:rPr>
        <w:t>Par-adowski minigolf</w:t>
      </w:r>
    </w:p>
    <w:p w14:paraId="1D60F1BE" w14:textId="77777777" w:rsidR="009F4413" w:rsidRDefault="00FD158C" w:rsidP="002C1FE1">
      <w:pPr>
        <w:pStyle w:val="Normlnprvnodsazen"/>
        <w:ind w:firstLine="0"/>
        <w:rPr>
          <w:lang w:eastAsia="en-US"/>
        </w:rPr>
      </w:pPr>
      <w:r>
        <w:rPr>
          <w:lang w:val="en-US" w:eastAsia="en-US"/>
        </w:rPr>
        <w:t>Virtu</w:t>
      </w:r>
      <w:r>
        <w:rPr>
          <w:lang w:eastAsia="en-US"/>
        </w:rPr>
        <w:t xml:space="preserve">ální prostředí imitující minigolf. Projekt je vystavěn na opensource technologiích. Pro vykreslování využívá </w:t>
      </w:r>
      <w:r w:rsidRPr="00FD158C">
        <w:rPr>
          <w:i/>
          <w:iCs/>
          <w:lang w:eastAsia="en-US"/>
        </w:rPr>
        <w:t>three.js</w:t>
      </w:r>
      <w:r>
        <w:rPr>
          <w:lang w:eastAsia="en-US"/>
        </w:rPr>
        <w:t xml:space="preserve">. Pro herní logiku a kompozici prostředí využívá </w:t>
      </w:r>
      <w:r w:rsidRPr="00FD158C">
        <w:rPr>
          <w:i/>
          <w:iCs/>
          <w:lang w:eastAsia="en-US"/>
        </w:rPr>
        <w:t>Aframe</w:t>
      </w:r>
      <w:r>
        <w:rPr>
          <w:lang w:eastAsia="en-US"/>
        </w:rPr>
        <w:t xml:space="preserve">. Fyzikální simulaci řeší skrze </w:t>
      </w:r>
      <w:r w:rsidRPr="00FD158C">
        <w:rPr>
          <w:i/>
          <w:iCs/>
          <w:lang w:eastAsia="en-US"/>
        </w:rPr>
        <w:t>NVIDIA PhysX</w:t>
      </w:r>
      <w:r>
        <w:rPr>
          <w:lang w:eastAsia="en-US"/>
        </w:rPr>
        <w:t xml:space="preserve"> systém. Tvorbu assetů řeší skrze Blender a gltf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r>
        <w:rPr>
          <w:lang w:val="en-US" w:eastAsia="en-US"/>
        </w:rPr>
        <w:t>Projekt od stejné agentury jako webXR minigolf</w:t>
      </w:r>
      <w:r w:rsidR="009F4413">
        <w:rPr>
          <w:lang w:val="en-US" w:eastAsia="en-US"/>
        </w:rPr>
        <w:t xml:space="preserve"> </w:t>
      </w:r>
      <w:r>
        <w:rPr>
          <w:lang w:val="en-US" w:eastAsia="en-US"/>
        </w:rPr>
        <w:t xml:space="preserve">vyvinutý v rámci programu Wonderland engine. </w:t>
      </w:r>
    </w:p>
    <w:p w14:paraId="32B20C4E" w14:textId="77777777" w:rsidR="009F4413" w:rsidRDefault="009F4413" w:rsidP="009F4413">
      <w:pPr>
        <w:pStyle w:val="Malnadpis"/>
        <w:rPr>
          <w:rFonts w:ascii="Times New Roman" w:hAnsi="Times New Roman"/>
          <w:lang w:val="en-US"/>
        </w:rPr>
      </w:pPr>
      <w:r>
        <w:t>Ski Fit 365</w:t>
      </w:r>
    </w:p>
    <w:p w14:paraId="56732F0B" w14:textId="254B6A05" w:rsidR="009F4413" w:rsidRPr="009F4413" w:rsidRDefault="009F4413" w:rsidP="009F4413">
      <w:r>
        <w:rPr>
          <w:lang w:val="en-US"/>
        </w:rPr>
        <w:t>WebXR aplikace imituj</w:t>
      </w:r>
      <w:r>
        <w:t xml:space="preserve">ící sjezdy na lyžích. Vytvořené pomocí programu Wonderland </w:t>
      </w:r>
    </w:p>
    <w:p w14:paraId="0C501F81" w14:textId="77777777" w:rsidR="009F4413" w:rsidRPr="009F4413" w:rsidRDefault="009F4413" w:rsidP="002C1FE1">
      <w:pPr>
        <w:pStyle w:val="Normlnprvnodsazen"/>
        <w:ind w:firstLine="0"/>
        <w:rPr>
          <w:lang w:eastAsia="en-US"/>
        </w:rPr>
      </w:pPr>
    </w:p>
    <w:p w14:paraId="3411C646" w14:textId="78AB62DA" w:rsidR="001937BB" w:rsidRDefault="006108EA" w:rsidP="001937BB">
      <w:pPr>
        <w:pStyle w:val="Heading2"/>
      </w:pPr>
      <w:r>
        <w:t>Analýza technologií</w:t>
      </w:r>
    </w:p>
    <w:p w14:paraId="45E7CF5F" w14:textId="6E01DBDE" w:rsidR="00884108" w:rsidRDefault="00D560AD" w:rsidP="00884108">
      <w:pPr>
        <w:rPr>
          <w:lang w:eastAsia="cs-CZ"/>
        </w:rPr>
      </w:pPr>
      <w:r w:rsidRPr="00D560AD">
        <w:rPr>
          <w:lang w:eastAsia="cs-CZ"/>
        </w:rPr>
        <w:t xml:space="preserve">Technologie umožňující 3D vizualizaci na webu je možné obecně popsat jako abstrakce </w:t>
      </w:r>
      <w:r>
        <w:rPr>
          <w:lang w:eastAsia="cs-CZ"/>
        </w:rPr>
        <w:t>nad WebGL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ebXR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22438B77" w14:textId="77777777" w:rsidR="005B6BC8" w:rsidRDefault="005B6BC8" w:rsidP="005B6BC8">
      <w:pPr>
        <w:pStyle w:val="Heading3"/>
      </w:pPr>
      <w:r>
        <w:t>Herní enginy</w:t>
      </w:r>
    </w:p>
    <w:p w14:paraId="144A10C7" w14:textId="77777777" w:rsidR="005B6BC8" w:rsidRPr="00CC22A1" w:rsidRDefault="005B6BC8" w:rsidP="005B6BC8">
      <w:r w:rsidRPr="00CC22A1">
        <w:t>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Quest aj. Ačkoliv se jedná o desktopové aplikace, jak bylo zmíněno výše existují způsoby, jakými je možné herní enginy zapojit od tvorby virtuální reality pro webové prostředí. Primárním způsobem, jakým je možné propojit tvorbu v herních enignech s webem je export kompletních projektů pomocí do WebAssembly</w:t>
      </w:r>
      <w:r w:rsidRPr="00CC22A1">
        <w:rPr>
          <w:rStyle w:val="FootnoteReference"/>
        </w:rPr>
        <w:footnoteReference w:id="4"/>
      </w:r>
      <w:r w:rsidRPr="00CC22A1">
        <w:t>, který pak interaguje s DOM a WebGL API, tedy umožnění spuštění scén ve webovém prostředí. Mezi populární řešení je možné řadit Unity, Unreal Engine a Godot. Další enginy jako CryEngine popř. Source engine nejsou kompatibliní s WebGL a HTML5.</w:t>
      </w:r>
      <w:r>
        <w:t xml:space="preserve"> </w:t>
      </w:r>
    </w:p>
    <w:p w14:paraId="78724CC6" w14:textId="3AF24F23" w:rsidR="005B6BC8" w:rsidRPr="00CC22A1" w:rsidRDefault="005B6BC8" w:rsidP="005B6BC8">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00400092">
        <w:rPr>
          <w:noProof/>
        </w:rPr>
        <w:t>4</w:t>
      </w:r>
      <w:r w:rsidRPr="00CC22A1">
        <w:fldChar w:fldCharType="end"/>
      </w:r>
      <w:r w:rsidRPr="00CC22A1">
        <w:t xml:space="preserve"> Herní enginy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5B6BC8" w:rsidRPr="00FC78BE" w14:paraId="6AAD64A0" w14:textId="77777777" w:rsidTr="00414BC7">
        <w:trPr>
          <w:trHeight w:val="525"/>
        </w:trPr>
        <w:tc>
          <w:tcPr>
            <w:tcW w:w="1420" w:type="dxa"/>
            <w:tcBorders>
              <w:top w:val="single" w:sz="4" w:space="0" w:color="auto"/>
              <w:left w:val="nil"/>
              <w:bottom w:val="single" w:sz="8" w:space="0" w:color="auto"/>
              <w:right w:val="nil"/>
            </w:tcBorders>
            <w:shd w:val="clear" w:color="auto" w:fill="auto"/>
            <w:vAlign w:val="center"/>
            <w:hideMark/>
          </w:tcPr>
          <w:p w14:paraId="53F847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76E5B2D1"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6509F7DB"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WebGL</w:t>
            </w:r>
          </w:p>
        </w:tc>
        <w:tc>
          <w:tcPr>
            <w:tcW w:w="822" w:type="dxa"/>
            <w:tcBorders>
              <w:top w:val="single" w:sz="4" w:space="0" w:color="auto"/>
              <w:left w:val="nil"/>
              <w:bottom w:val="single" w:sz="8" w:space="0" w:color="auto"/>
              <w:right w:val="nil"/>
            </w:tcBorders>
            <w:shd w:val="clear" w:color="auto" w:fill="auto"/>
            <w:vAlign w:val="center"/>
            <w:hideMark/>
          </w:tcPr>
          <w:p w14:paraId="4A76772E"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WebXR</w:t>
            </w:r>
          </w:p>
        </w:tc>
        <w:tc>
          <w:tcPr>
            <w:tcW w:w="1398" w:type="dxa"/>
            <w:tcBorders>
              <w:top w:val="single" w:sz="4" w:space="0" w:color="auto"/>
              <w:left w:val="nil"/>
              <w:bottom w:val="single" w:sz="8" w:space="0" w:color="auto"/>
              <w:right w:val="nil"/>
            </w:tcBorders>
            <w:shd w:val="clear" w:color="auto" w:fill="auto"/>
            <w:vAlign w:val="center"/>
            <w:hideMark/>
          </w:tcPr>
          <w:p w14:paraId="3DC70B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181AE879"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5B551903"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5B6BC8" w:rsidRPr="00FC78BE" w14:paraId="77114F9B" w14:textId="77777777" w:rsidTr="00414BC7">
        <w:trPr>
          <w:trHeight w:val="645"/>
        </w:trPr>
        <w:tc>
          <w:tcPr>
            <w:tcW w:w="1420" w:type="dxa"/>
            <w:tcBorders>
              <w:top w:val="nil"/>
              <w:left w:val="nil"/>
              <w:bottom w:val="nil"/>
              <w:right w:val="nil"/>
            </w:tcBorders>
            <w:shd w:val="clear" w:color="auto" w:fill="auto"/>
            <w:noWrap/>
            <w:vAlign w:val="center"/>
            <w:hideMark/>
          </w:tcPr>
          <w:p w14:paraId="18FA347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1BC0AC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35F75C8D"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6DA64D49"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1FEFCEFA"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FBX, OBJ, DAE, glTF, STL aj.</w:t>
            </w:r>
          </w:p>
        </w:tc>
        <w:tc>
          <w:tcPr>
            <w:tcW w:w="1339" w:type="dxa"/>
            <w:tcBorders>
              <w:top w:val="nil"/>
              <w:left w:val="nil"/>
              <w:bottom w:val="nil"/>
              <w:right w:val="nil"/>
            </w:tcBorders>
            <w:shd w:val="clear" w:color="auto" w:fill="auto"/>
            <w:vAlign w:val="center"/>
            <w:hideMark/>
          </w:tcPr>
          <w:p w14:paraId="4DE3FE3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E9BB8E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roprietary</w:t>
            </w:r>
          </w:p>
        </w:tc>
      </w:tr>
      <w:tr w:rsidR="005B6BC8" w:rsidRPr="00FC78BE" w14:paraId="41F0B539" w14:textId="77777777" w:rsidTr="00414BC7">
        <w:trPr>
          <w:trHeight w:val="735"/>
        </w:trPr>
        <w:tc>
          <w:tcPr>
            <w:tcW w:w="1420" w:type="dxa"/>
            <w:tcBorders>
              <w:top w:val="nil"/>
              <w:left w:val="nil"/>
              <w:bottom w:val="nil"/>
              <w:right w:val="nil"/>
            </w:tcBorders>
            <w:shd w:val="clear" w:color="auto" w:fill="auto"/>
            <w:noWrap/>
            <w:vAlign w:val="center"/>
            <w:hideMark/>
          </w:tcPr>
          <w:p w14:paraId="6E27D768"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real Engine</w:t>
            </w:r>
          </w:p>
        </w:tc>
        <w:tc>
          <w:tcPr>
            <w:tcW w:w="1399" w:type="dxa"/>
            <w:tcBorders>
              <w:top w:val="nil"/>
              <w:left w:val="nil"/>
              <w:bottom w:val="nil"/>
              <w:right w:val="nil"/>
            </w:tcBorders>
            <w:shd w:val="clear" w:color="auto" w:fill="auto"/>
            <w:vAlign w:val="center"/>
            <w:hideMark/>
          </w:tcPr>
          <w:p w14:paraId="097F926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E20BA0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88EAB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244B27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FBX, OBJ, MAX, BLEND, glTF aj.</w:t>
            </w:r>
          </w:p>
        </w:tc>
        <w:tc>
          <w:tcPr>
            <w:tcW w:w="1339" w:type="dxa"/>
            <w:tcBorders>
              <w:top w:val="nil"/>
              <w:left w:val="nil"/>
              <w:bottom w:val="nil"/>
              <w:right w:val="nil"/>
            </w:tcBorders>
            <w:shd w:val="clear" w:color="auto" w:fill="auto"/>
            <w:vAlign w:val="center"/>
            <w:hideMark/>
          </w:tcPr>
          <w:p w14:paraId="724401D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606E7A0"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roprietary</w:t>
            </w:r>
          </w:p>
        </w:tc>
      </w:tr>
      <w:tr w:rsidR="005B6BC8" w:rsidRPr="00FC78BE" w14:paraId="21FFDA3E" w14:textId="77777777" w:rsidTr="00414BC7">
        <w:trPr>
          <w:trHeight w:val="1020"/>
        </w:trPr>
        <w:tc>
          <w:tcPr>
            <w:tcW w:w="1420" w:type="dxa"/>
            <w:tcBorders>
              <w:top w:val="nil"/>
              <w:left w:val="nil"/>
              <w:bottom w:val="single" w:sz="4" w:space="0" w:color="auto"/>
              <w:right w:val="nil"/>
            </w:tcBorders>
            <w:shd w:val="clear" w:color="auto" w:fill="auto"/>
            <w:noWrap/>
            <w:vAlign w:val="center"/>
            <w:hideMark/>
          </w:tcPr>
          <w:p w14:paraId="4A652C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265E120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DScript (podobný Pythonu), C#, C++</w:t>
            </w:r>
          </w:p>
        </w:tc>
        <w:tc>
          <w:tcPr>
            <w:tcW w:w="1282" w:type="dxa"/>
            <w:tcBorders>
              <w:top w:val="nil"/>
              <w:left w:val="nil"/>
              <w:bottom w:val="single" w:sz="4" w:space="0" w:color="auto"/>
              <w:right w:val="nil"/>
            </w:tcBorders>
            <w:shd w:val="clear" w:color="auto" w:fill="auto"/>
            <w:vAlign w:val="center"/>
            <w:hideMark/>
          </w:tcPr>
          <w:p w14:paraId="01E63412" w14:textId="77777777" w:rsidR="005B6BC8" w:rsidRPr="00FC78BE" w:rsidRDefault="005B6BC8" w:rsidP="00414BC7">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7683961"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746E29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DAE, glTF, OBJ, JSON a další</w:t>
            </w:r>
          </w:p>
        </w:tc>
        <w:tc>
          <w:tcPr>
            <w:tcW w:w="1339" w:type="dxa"/>
            <w:tcBorders>
              <w:top w:val="nil"/>
              <w:left w:val="nil"/>
              <w:bottom w:val="single" w:sz="4" w:space="0" w:color="auto"/>
              <w:right w:val="nil"/>
            </w:tcBorders>
            <w:shd w:val="clear" w:color="auto" w:fill="auto"/>
            <w:vAlign w:val="center"/>
            <w:hideMark/>
          </w:tcPr>
          <w:p w14:paraId="4147E15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 DAE, glTF a další</w:t>
            </w:r>
          </w:p>
        </w:tc>
        <w:tc>
          <w:tcPr>
            <w:tcW w:w="1120" w:type="dxa"/>
            <w:tcBorders>
              <w:top w:val="nil"/>
              <w:left w:val="nil"/>
              <w:bottom w:val="single" w:sz="4" w:space="0" w:color="auto"/>
              <w:right w:val="nil"/>
            </w:tcBorders>
            <w:shd w:val="clear" w:color="auto" w:fill="auto"/>
            <w:vAlign w:val="center"/>
            <w:hideMark/>
          </w:tcPr>
          <w:p w14:paraId="7D9D98E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6F644DF8" w14:textId="77777777" w:rsidR="005B6BC8" w:rsidRDefault="005B6BC8" w:rsidP="005B6BC8"/>
    <w:p w14:paraId="6574441A" w14:textId="77777777" w:rsidR="00AC4DE3" w:rsidRDefault="005B6BC8" w:rsidP="00AC4DE3">
      <w:pPr>
        <w:pStyle w:val="Normlnprvnodsazen"/>
      </w:pPr>
      <w:r>
        <w:t xml:space="preserve">Jelikož desktopové herní enginy jsou založené na exportu skrze WASM není možné rychlé </w:t>
      </w:r>
      <w:r w:rsidRPr="0052065A">
        <w:t>prototypován</w:t>
      </w:r>
      <w:r>
        <w:t>í při vývoj</w:t>
      </w:r>
      <w:r w:rsidRPr="0052065A">
        <w:t>.</w:t>
      </w:r>
      <w:r>
        <w:t xml:space="preserve"> Rychlost iterací pro webový vývoj v Unity se snaží řešit software </w:t>
      </w:r>
      <w:r>
        <w:rPr>
          <w:i/>
          <w:iCs/>
        </w:rPr>
        <w:t>Needle Tools</w:t>
      </w:r>
      <w:r>
        <w:t>, (</w:t>
      </w:r>
      <w:r w:rsidRPr="00467A7E">
        <w:rPr>
          <w:highlight w:val="yellow"/>
        </w:rPr>
        <w:t>viz. kap</w:t>
      </w:r>
      <w:r>
        <w:t>), který poskytuje propojení práce v Unity Editoru se virutálním prostředím na webu, skrze trasformace Unity scén do renderovacího enginu three.js s využitím jazyka TypeScript pro tvorbu komponent. Tyto herní enigny jsou optimalizovány pro tvorbu tradiční Desktop 3D imerzních prostředí a zážitků.</w:t>
      </w:r>
      <w:r w:rsidR="00AC4DE3">
        <w:t xml:space="preserve"> </w:t>
      </w:r>
      <w:r>
        <w:t xml:space="preserve">Wonderland Engine je </w:t>
      </w:r>
      <w:r w:rsidR="00AC4DE3">
        <w:t xml:space="preserve">softwarové platforma </w:t>
      </w:r>
      <w:r>
        <w:t>optimalizován</w:t>
      </w:r>
      <w:r w:rsidR="00AC4DE3">
        <w:t>a</w:t>
      </w:r>
      <w:r>
        <w:t xml:space="preserve"> pro tvorbu virtuálních zážitků. </w:t>
      </w:r>
    </w:p>
    <w:p w14:paraId="29AAEAAC" w14:textId="77777777" w:rsidR="00AC4DE3" w:rsidRDefault="00AC4DE3" w:rsidP="00AC4DE3">
      <w:pPr>
        <w:pStyle w:val="Normlnprvnodsazen"/>
      </w:pPr>
    </w:p>
    <w:p w14:paraId="2DBE73E1" w14:textId="36D4F982" w:rsidR="00AC4DE3" w:rsidRPr="00AC4DE3" w:rsidRDefault="00AC4DE3" w:rsidP="00AC4DE3">
      <w:pPr>
        <w:pStyle w:val="Normlnprvnodsazen"/>
        <w:ind w:firstLine="0"/>
        <w:rPr>
          <w:b/>
          <w:bCs/>
        </w:rPr>
      </w:pPr>
      <w:r w:rsidRPr="00AC4DE3">
        <w:rPr>
          <w:b/>
          <w:bCs/>
        </w:rPr>
        <w:lastRenderedPageBreak/>
        <w:t>Wonderland Engine</w:t>
      </w:r>
    </w:p>
    <w:p w14:paraId="7041AC0D" w14:textId="2EB2B269" w:rsidR="000333F9" w:rsidRPr="00BA1E69" w:rsidRDefault="00AC4DE3" w:rsidP="00AC4DE3">
      <w:pPr>
        <w:pStyle w:val="Normlnprvnodsazen"/>
        <w:ind w:firstLine="0"/>
      </w:pPr>
      <w:r>
        <w:t>Wonderland engine je platforma pro tvorbu virtuální a rozšířené reality na webu.</w:t>
      </w:r>
      <w:r w:rsidR="005B6BC8">
        <w:t xml:space="preserve"> </w:t>
      </w:r>
      <w:r w:rsidR="009F4413">
        <w:t xml:space="preserve">Wonderland engine zahrnuje </w:t>
      </w:r>
      <w:r>
        <w:t>desktopový</w:t>
      </w:r>
      <w:r w:rsidR="009F4413">
        <w:t xml:space="preserve"> editor s </w:t>
      </w:r>
      <w:r>
        <w:t>obdobnou</w:t>
      </w:r>
      <w:r w:rsidR="009F4413">
        <w:t xml:space="preserve"> funkcionalitou a UI jako tradiční enginy jako Unity a Unreal engine, spolu s webovým runtimem založeným na webassembly exportu. V porovnání s WebAssembly exportem z Unity je však iterační doba ve Wonderlandu mnohem rychlejší, u jednodušších projektů takřka instantní.</w:t>
      </w:r>
      <w:r>
        <w:t xml:space="preserve"> Primárním zaměřením enginu je odstarnění manuální optimalizace assetů a aplikační logiky za účelem dosažení vhodného výkonu. </w:t>
      </w:r>
    </w:p>
    <w:p w14:paraId="6395AB55" w14:textId="6C23066F" w:rsidR="000D323F" w:rsidRDefault="000D323F" w:rsidP="000D323F">
      <w:pPr>
        <w:pStyle w:val="Heading3"/>
      </w:pPr>
      <w:r>
        <w:t>Rendering enginy</w:t>
      </w:r>
    </w:p>
    <w:p w14:paraId="20FE181D" w14:textId="6477D86E" w:rsidR="000333F9" w:rsidRDefault="000333F9" w:rsidP="000333F9">
      <w:r>
        <w:t xml:space="preserve">Jak již bylo zmíňeno v předešlé kapitlo (Webový vývoj) drtivá většina 3D grafiky na webu je realizována skrze nízkoúrovňovou knihovnu WebGL. Kreativní práce s touto knihovnou je však není triviální, tudíž existují knihovny dedikované pro usnadění vykreslování 3D grafiky na webu. Jedná se o knihovny, které zpravidla poskytují deklarativní objektovou strukturu nad WebGL koncepty. Poskytují tedy implementované abstrakce pro jednotlivé komponenty 3D vizualizace </w:t>
      </w:r>
      <w:r w:rsidRPr="000333F9">
        <w:rPr>
          <w:highlight w:val="yellow"/>
        </w:rPr>
        <w:t>(viz. kap)</w:t>
      </w:r>
      <w:r>
        <w:t xml:space="preserve"> skrze zpravidla JavaScriptové API. V následující kapitole budou vybrány hlavní zástupci této kategorie. Výběr byl vytvořen na základě popularity řešení a poslední aktualizace projektu. </w:t>
      </w:r>
      <w:r w:rsidR="004B6BD3">
        <w:t xml:space="preserve">Projekty s poslední aktualizací starší než 3 měsíce nebyly brány v potaz. </w:t>
      </w:r>
    </w:p>
    <w:p w14:paraId="50E57BB8" w14:textId="44E1E2FA" w:rsidR="006741D9" w:rsidRPr="006741D9" w:rsidRDefault="006741D9" w:rsidP="006741D9">
      <w:pPr>
        <w:pStyle w:val="Caption"/>
        <w:keepNext/>
        <w:rPr>
          <w:noProof/>
        </w:rPr>
      </w:pPr>
      <w:r>
        <w:t xml:space="preserve">Tab. </w:t>
      </w:r>
      <w:r>
        <w:fldChar w:fldCharType="begin"/>
      </w:r>
      <w:r>
        <w:instrText xml:space="preserve"> SEQ Tab. \* ARABIC </w:instrText>
      </w:r>
      <w:r>
        <w:fldChar w:fldCharType="separate"/>
      </w:r>
      <w:r w:rsidR="00400092">
        <w:rPr>
          <w:noProof/>
        </w:rPr>
        <w:t>5</w:t>
      </w:r>
      <w:r>
        <w:fldChar w:fldCharType="end"/>
      </w:r>
      <w:r>
        <w:t xml:space="preserve"> Populární WebGL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6741D9" w:rsidRPr="006741D9" w14:paraId="16399EFB" w14:textId="77777777" w:rsidTr="006741D9">
        <w:trPr>
          <w:trHeight w:val="555"/>
        </w:trPr>
        <w:tc>
          <w:tcPr>
            <w:tcW w:w="1167" w:type="dxa"/>
            <w:tcBorders>
              <w:top w:val="single" w:sz="4" w:space="0" w:color="auto"/>
              <w:left w:val="nil"/>
              <w:bottom w:val="single" w:sz="8" w:space="0" w:color="auto"/>
              <w:right w:val="nil"/>
            </w:tcBorders>
            <w:shd w:val="clear" w:color="auto" w:fill="auto"/>
            <w:vAlign w:val="center"/>
            <w:hideMark/>
          </w:tcPr>
          <w:p w14:paraId="10B89C37"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GL knihovna</w:t>
            </w:r>
          </w:p>
        </w:tc>
        <w:tc>
          <w:tcPr>
            <w:tcW w:w="1134" w:type="dxa"/>
            <w:tcBorders>
              <w:top w:val="single" w:sz="4" w:space="0" w:color="auto"/>
              <w:left w:val="nil"/>
              <w:bottom w:val="single" w:sz="8" w:space="0" w:color="auto"/>
              <w:right w:val="nil"/>
            </w:tcBorders>
            <w:shd w:val="clear" w:color="auto" w:fill="auto"/>
            <w:vAlign w:val="center"/>
            <w:hideMark/>
          </w:tcPr>
          <w:p w14:paraId="154DB00B"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opularita</w:t>
            </w:r>
          </w:p>
        </w:tc>
        <w:tc>
          <w:tcPr>
            <w:tcW w:w="1209" w:type="dxa"/>
            <w:tcBorders>
              <w:top w:val="single" w:sz="4" w:space="0" w:color="auto"/>
              <w:left w:val="nil"/>
              <w:bottom w:val="single" w:sz="8" w:space="0" w:color="auto"/>
              <w:right w:val="nil"/>
            </w:tcBorders>
            <w:shd w:val="clear" w:color="auto" w:fill="auto"/>
            <w:vAlign w:val="center"/>
            <w:hideMark/>
          </w:tcPr>
          <w:p w14:paraId="6067431A"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rog. jazyk</w:t>
            </w:r>
          </w:p>
        </w:tc>
        <w:tc>
          <w:tcPr>
            <w:tcW w:w="900" w:type="dxa"/>
            <w:tcBorders>
              <w:top w:val="single" w:sz="4" w:space="0" w:color="auto"/>
              <w:left w:val="nil"/>
              <w:bottom w:val="single" w:sz="8" w:space="0" w:color="auto"/>
              <w:right w:val="nil"/>
            </w:tcBorders>
            <w:shd w:val="clear" w:color="auto" w:fill="auto"/>
            <w:vAlign w:val="center"/>
            <w:hideMark/>
          </w:tcPr>
          <w:p w14:paraId="7486239E"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XR</w:t>
            </w:r>
          </w:p>
        </w:tc>
        <w:tc>
          <w:tcPr>
            <w:tcW w:w="1530" w:type="dxa"/>
            <w:tcBorders>
              <w:top w:val="single" w:sz="4" w:space="0" w:color="auto"/>
              <w:left w:val="nil"/>
              <w:bottom w:val="single" w:sz="8" w:space="0" w:color="auto"/>
              <w:right w:val="nil"/>
            </w:tcBorders>
            <w:shd w:val="clear" w:color="auto" w:fill="auto"/>
            <w:vAlign w:val="center"/>
            <w:hideMark/>
          </w:tcPr>
          <w:p w14:paraId="5911692C"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0BFC91BB"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Funkcionalita</w:t>
            </w:r>
          </w:p>
        </w:tc>
        <w:tc>
          <w:tcPr>
            <w:tcW w:w="1170" w:type="dxa"/>
            <w:tcBorders>
              <w:top w:val="single" w:sz="4" w:space="0" w:color="auto"/>
              <w:left w:val="nil"/>
              <w:bottom w:val="single" w:sz="8" w:space="0" w:color="auto"/>
              <w:right w:val="nil"/>
            </w:tcBorders>
            <w:shd w:val="clear" w:color="auto" w:fill="auto"/>
            <w:vAlign w:val="center"/>
            <w:hideMark/>
          </w:tcPr>
          <w:p w14:paraId="736F771E"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Licence</w:t>
            </w:r>
          </w:p>
        </w:tc>
      </w:tr>
      <w:tr w:rsidR="006741D9" w:rsidRPr="006741D9" w14:paraId="4E1B78E2" w14:textId="77777777" w:rsidTr="006741D9">
        <w:trPr>
          <w:trHeight w:val="720"/>
        </w:trPr>
        <w:tc>
          <w:tcPr>
            <w:tcW w:w="1167" w:type="dxa"/>
            <w:tcBorders>
              <w:top w:val="nil"/>
              <w:left w:val="nil"/>
              <w:bottom w:val="nil"/>
              <w:right w:val="nil"/>
            </w:tcBorders>
            <w:shd w:val="clear" w:color="auto" w:fill="auto"/>
            <w:vAlign w:val="center"/>
            <w:hideMark/>
          </w:tcPr>
          <w:p w14:paraId="3B94B80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536400B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3E7D2E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371788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132A925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FBX, COLLADA</w:t>
            </w:r>
          </w:p>
        </w:tc>
        <w:tc>
          <w:tcPr>
            <w:tcW w:w="1440" w:type="dxa"/>
            <w:tcBorders>
              <w:top w:val="nil"/>
              <w:left w:val="nil"/>
              <w:bottom w:val="nil"/>
              <w:right w:val="nil"/>
            </w:tcBorders>
            <w:shd w:val="clear" w:color="auto" w:fill="auto"/>
            <w:vAlign w:val="center"/>
            <w:hideMark/>
          </w:tcPr>
          <w:p w14:paraId="633BDFC7"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 Interaktivita</w:t>
            </w:r>
          </w:p>
        </w:tc>
        <w:tc>
          <w:tcPr>
            <w:tcW w:w="1170" w:type="dxa"/>
            <w:tcBorders>
              <w:top w:val="nil"/>
              <w:left w:val="nil"/>
              <w:bottom w:val="nil"/>
              <w:right w:val="nil"/>
            </w:tcBorders>
            <w:shd w:val="clear" w:color="auto" w:fill="auto"/>
            <w:vAlign w:val="center"/>
            <w:hideMark/>
          </w:tcPr>
          <w:p w14:paraId="0B04B18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4B6C37E5" w14:textId="77777777" w:rsidTr="006741D9">
        <w:trPr>
          <w:trHeight w:val="720"/>
        </w:trPr>
        <w:tc>
          <w:tcPr>
            <w:tcW w:w="1167" w:type="dxa"/>
            <w:tcBorders>
              <w:top w:val="nil"/>
              <w:left w:val="nil"/>
              <w:bottom w:val="nil"/>
              <w:right w:val="nil"/>
            </w:tcBorders>
            <w:shd w:val="clear" w:color="auto" w:fill="auto"/>
            <w:vAlign w:val="center"/>
            <w:hideMark/>
          </w:tcPr>
          <w:p w14:paraId="0EF9651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10A73DC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AF8E34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9336C7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04D5C7AA"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 FBX, Babylon</w:t>
            </w:r>
          </w:p>
        </w:tc>
        <w:tc>
          <w:tcPr>
            <w:tcW w:w="1440" w:type="dxa"/>
            <w:tcBorders>
              <w:top w:val="nil"/>
              <w:left w:val="nil"/>
              <w:bottom w:val="nil"/>
              <w:right w:val="nil"/>
            </w:tcBorders>
            <w:shd w:val="clear" w:color="auto" w:fill="auto"/>
            <w:vAlign w:val="center"/>
            <w:hideMark/>
          </w:tcPr>
          <w:p w14:paraId="1859667A"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ultifunkční, Interaktivita</w:t>
            </w:r>
          </w:p>
        </w:tc>
        <w:tc>
          <w:tcPr>
            <w:tcW w:w="1170" w:type="dxa"/>
            <w:tcBorders>
              <w:top w:val="nil"/>
              <w:left w:val="nil"/>
              <w:bottom w:val="nil"/>
              <w:right w:val="nil"/>
            </w:tcBorders>
            <w:shd w:val="clear" w:color="auto" w:fill="auto"/>
            <w:vAlign w:val="center"/>
            <w:hideMark/>
          </w:tcPr>
          <w:p w14:paraId="38BD261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438D28FE" w14:textId="77777777" w:rsidTr="006741D9">
        <w:trPr>
          <w:trHeight w:val="480"/>
        </w:trPr>
        <w:tc>
          <w:tcPr>
            <w:tcW w:w="1167" w:type="dxa"/>
            <w:tcBorders>
              <w:top w:val="nil"/>
              <w:left w:val="nil"/>
              <w:bottom w:val="nil"/>
              <w:right w:val="nil"/>
            </w:tcBorders>
            <w:shd w:val="clear" w:color="auto" w:fill="auto"/>
            <w:vAlign w:val="center"/>
            <w:hideMark/>
          </w:tcPr>
          <w:p w14:paraId="11A934B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ayCanvas</w:t>
            </w:r>
          </w:p>
        </w:tc>
        <w:tc>
          <w:tcPr>
            <w:tcW w:w="1134" w:type="dxa"/>
            <w:tcBorders>
              <w:top w:val="nil"/>
              <w:left w:val="nil"/>
              <w:bottom w:val="nil"/>
              <w:right w:val="nil"/>
            </w:tcBorders>
            <w:shd w:val="clear" w:color="auto" w:fill="auto"/>
            <w:vAlign w:val="center"/>
            <w:hideMark/>
          </w:tcPr>
          <w:p w14:paraId="23583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0A9863B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1336A180"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31DE778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BX, OBJ, glTF</w:t>
            </w:r>
          </w:p>
        </w:tc>
        <w:tc>
          <w:tcPr>
            <w:tcW w:w="1440" w:type="dxa"/>
            <w:tcBorders>
              <w:top w:val="nil"/>
              <w:left w:val="nil"/>
              <w:bottom w:val="nil"/>
              <w:right w:val="nil"/>
            </w:tcBorders>
            <w:shd w:val="clear" w:color="auto" w:fill="auto"/>
            <w:vAlign w:val="center"/>
            <w:hideMark/>
          </w:tcPr>
          <w:p w14:paraId="3E9D441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erní engine</w:t>
            </w:r>
          </w:p>
        </w:tc>
        <w:tc>
          <w:tcPr>
            <w:tcW w:w="1170" w:type="dxa"/>
            <w:tcBorders>
              <w:top w:val="nil"/>
              <w:left w:val="nil"/>
              <w:bottom w:val="nil"/>
              <w:right w:val="nil"/>
            </w:tcBorders>
            <w:shd w:val="clear" w:color="auto" w:fill="auto"/>
            <w:vAlign w:val="center"/>
            <w:hideMark/>
          </w:tcPr>
          <w:p w14:paraId="32495D4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1776B5C" w14:textId="77777777" w:rsidTr="006741D9">
        <w:trPr>
          <w:trHeight w:val="480"/>
        </w:trPr>
        <w:tc>
          <w:tcPr>
            <w:tcW w:w="1167" w:type="dxa"/>
            <w:tcBorders>
              <w:top w:val="nil"/>
              <w:left w:val="nil"/>
              <w:bottom w:val="nil"/>
              <w:right w:val="nil"/>
            </w:tcBorders>
            <w:shd w:val="clear" w:color="auto" w:fill="auto"/>
            <w:vAlign w:val="center"/>
            <w:hideMark/>
          </w:tcPr>
          <w:p w14:paraId="196A5FD5"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0EB33C4"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7A2DA15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4392ACB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CF7DD5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w:t>
            </w:r>
          </w:p>
        </w:tc>
        <w:tc>
          <w:tcPr>
            <w:tcW w:w="1440" w:type="dxa"/>
            <w:tcBorders>
              <w:top w:val="nil"/>
              <w:left w:val="nil"/>
              <w:bottom w:val="nil"/>
              <w:right w:val="nil"/>
            </w:tcBorders>
            <w:shd w:val="clear" w:color="auto" w:fill="auto"/>
            <w:vAlign w:val="center"/>
            <w:hideMark/>
          </w:tcPr>
          <w:p w14:paraId="7BF320A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3939978A"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340124D7" w14:textId="77777777" w:rsidTr="006741D9">
        <w:trPr>
          <w:trHeight w:val="390"/>
        </w:trPr>
        <w:tc>
          <w:tcPr>
            <w:tcW w:w="1167" w:type="dxa"/>
            <w:tcBorders>
              <w:top w:val="nil"/>
              <w:left w:val="nil"/>
              <w:bottom w:val="nil"/>
              <w:right w:val="nil"/>
            </w:tcBorders>
            <w:shd w:val="clear" w:color="auto" w:fill="auto"/>
            <w:vAlign w:val="center"/>
            <w:hideMark/>
          </w:tcPr>
          <w:p w14:paraId="0D5EADA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4386B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037888E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229581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725577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w:t>
            </w:r>
          </w:p>
        </w:tc>
        <w:tc>
          <w:tcPr>
            <w:tcW w:w="1440" w:type="dxa"/>
            <w:tcBorders>
              <w:top w:val="nil"/>
              <w:left w:val="nil"/>
              <w:bottom w:val="nil"/>
              <w:right w:val="nil"/>
            </w:tcBorders>
            <w:shd w:val="clear" w:color="auto" w:fill="auto"/>
            <w:vAlign w:val="center"/>
            <w:hideMark/>
          </w:tcPr>
          <w:p w14:paraId="7E98C29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456E50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996F2B5" w14:textId="77777777" w:rsidTr="006741D9">
        <w:trPr>
          <w:trHeight w:val="720"/>
        </w:trPr>
        <w:tc>
          <w:tcPr>
            <w:tcW w:w="1167" w:type="dxa"/>
            <w:tcBorders>
              <w:top w:val="nil"/>
              <w:left w:val="nil"/>
              <w:bottom w:val="nil"/>
              <w:right w:val="nil"/>
            </w:tcBorders>
            <w:shd w:val="clear" w:color="auto" w:fill="auto"/>
            <w:vAlign w:val="center"/>
            <w:hideMark/>
          </w:tcPr>
          <w:p w14:paraId="2AEF0F1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w:t>
            </w:r>
          </w:p>
        </w:tc>
        <w:tc>
          <w:tcPr>
            <w:tcW w:w="1134" w:type="dxa"/>
            <w:tcBorders>
              <w:top w:val="nil"/>
              <w:left w:val="nil"/>
              <w:bottom w:val="nil"/>
              <w:right w:val="nil"/>
            </w:tcBorders>
            <w:shd w:val="clear" w:color="auto" w:fill="auto"/>
            <w:vAlign w:val="center"/>
            <w:hideMark/>
          </w:tcPr>
          <w:p w14:paraId="3022CE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4246D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3087B7C"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7760FB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 FBX, OBJ, glTF</w:t>
            </w:r>
          </w:p>
        </w:tc>
        <w:tc>
          <w:tcPr>
            <w:tcW w:w="1440" w:type="dxa"/>
            <w:tcBorders>
              <w:top w:val="nil"/>
              <w:left w:val="nil"/>
              <w:bottom w:val="nil"/>
              <w:right w:val="nil"/>
            </w:tcBorders>
            <w:shd w:val="clear" w:color="auto" w:fill="auto"/>
            <w:vAlign w:val="center"/>
            <w:hideMark/>
          </w:tcPr>
          <w:p w14:paraId="37461795"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17036DC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6520580" w14:textId="77777777" w:rsidTr="006741D9">
        <w:trPr>
          <w:trHeight w:val="480"/>
        </w:trPr>
        <w:tc>
          <w:tcPr>
            <w:tcW w:w="1167" w:type="dxa"/>
            <w:tcBorders>
              <w:top w:val="nil"/>
              <w:left w:val="nil"/>
              <w:bottom w:val="nil"/>
              <w:right w:val="nil"/>
            </w:tcBorders>
            <w:shd w:val="clear" w:color="auto" w:fill="auto"/>
            <w:vAlign w:val="center"/>
            <w:hideMark/>
          </w:tcPr>
          <w:p w14:paraId="2EEA09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6372EEF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4B4745F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853D75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137910C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BJ, STL (s doplňky)</w:t>
            </w:r>
          </w:p>
        </w:tc>
        <w:tc>
          <w:tcPr>
            <w:tcW w:w="1440" w:type="dxa"/>
            <w:tcBorders>
              <w:top w:val="nil"/>
              <w:left w:val="nil"/>
              <w:bottom w:val="nil"/>
              <w:right w:val="nil"/>
            </w:tcBorders>
            <w:shd w:val="clear" w:color="auto" w:fill="auto"/>
            <w:vAlign w:val="center"/>
            <w:hideMark/>
          </w:tcPr>
          <w:p w14:paraId="26866D67"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0E1FD5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6741D9" w:rsidRPr="006741D9" w14:paraId="7F84B14B" w14:textId="77777777" w:rsidTr="006741D9">
        <w:trPr>
          <w:trHeight w:val="480"/>
        </w:trPr>
        <w:tc>
          <w:tcPr>
            <w:tcW w:w="1167" w:type="dxa"/>
            <w:tcBorders>
              <w:top w:val="nil"/>
              <w:left w:val="nil"/>
              <w:bottom w:val="single" w:sz="4" w:space="0" w:color="auto"/>
              <w:right w:val="nil"/>
            </w:tcBorders>
            <w:shd w:val="clear" w:color="auto" w:fill="auto"/>
            <w:vAlign w:val="center"/>
            <w:hideMark/>
          </w:tcPr>
          <w:p w14:paraId="43AA052C"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GL</w:t>
            </w:r>
          </w:p>
        </w:tc>
        <w:tc>
          <w:tcPr>
            <w:tcW w:w="1134" w:type="dxa"/>
            <w:tcBorders>
              <w:top w:val="nil"/>
              <w:left w:val="nil"/>
              <w:bottom w:val="single" w:sz="4" w:space="0" w:color="auto"/>
              <w:right w:val="nil"/>
            </w:tcBorders>
            <w:shd w:val="clear" w:color="auto" w:fill="auto"/>
            <w:vAlign w:val="center"/>
            <w:hideMark/>
          </w:tcPr>
          <w:p w14:paraId="6C95449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3576673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1A62B91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5862A654"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 doplňky)</w:t>
            </w:r>
          </w:p>
        </w:tc>
        <w:tc>
          <w:tcPr>
            <w:tcW w:w="1440" w:type="dxa"/>
            <w:tcBorders>
              <w:top w:val="nil"/>
              <w:left w:val="nil"/>
              <w:bottom w:val="single" w:sz="4" w:space="0" w:color="auto"/>
              <w:right w:val="nil"/>
            </w:tcBorders>
            <w:shd w:val="clear" w:color="auto" w:fill="auto"/>
            <w:vAlign w:val="center"/>
            <w:hideMark/>
          </w:tcPr>
          <w:p w14:paraId="5B93C69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single" w:sz="4" w:space="0" w:color="auto"/>
              <w:right w:val="nil"/>
            </w:tcBorders>
            <w:shd w:val="clear" w:color="auto" w:fill="auto"/>
            <w:vAlign w:val="center"/>
            <w:hideMark/>
          </w:tcPr>
          <w:p w14:paraId="4F36AC8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56C52354" w14:textId="77777777" w:rsidR="004B6BD3" w:rsidRPr="006741D9" w:rsidRDefault="004B6BD3" w:rsidP="006741D9">
      <w:pPr>
        <w:pStyle w:val="Normlnprvnodsazen"/>
        <w:ind w:firstLine="0"/>
        <w:rPr>
          <w:lang w:val="en-US" w:eastAsia="en-US"/>
        </w:rPr>
      </w:pPr>
    </w:p>
    <w:p w14:paraId="17793A2B" w14:textId="406D5997" w:rsidR="006741D9" w:rsidRPr="006741D9" w:rsidRDefault="006741D9" w:rsidP="00386DB5">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r w:rsidRPr="0078152F">
        <w:rPr>
          <w:b/>
          <w:bCs/>
        </w:rPr>
        <w:t>PlayCanvas</w:t>
      </w:r>
      <w:r>
        <w:t xml:space="preserve">, jelikož jako jediné poskytují přímou podporu pro WebXR API. </w:t>
      </w:r>
    </w:p>
    <w:p w14:paraId="003E73F7" w14:textId="5A6CB56F" w:rsidR="00386DB5" w:rsidRPr="009D3674" w:rsidRDefault="00386DB5" w:rsidP="00386DB5">
      <w:pPr>
        <w:rPr>
          <w:b/>
          <w:bCs/>
        </w:rPr>
      </w:pPr>
      <w:r w:rsidRPr="009D3674">
        <w:rPr>
          <w:b/>
          <w:bCs/>
        </w:rPr>
        <w:t>Three.js</w:t>
      </w:r>
    </w:p>
    <w:p w14:paraId="7BC28792" w14:textId="77777777" w:rsidR="00CA4B60" w:rsidRDefault="00282527" w:rsidP="009D3674">
      <w:r w:rsidRPr="008F062B">
        <w:t xml:space="preserve">Jedná se o Javascript knihovnu, tvořící abstrakci pro práci s WebGL. Knihovna byla vytvořena Ricardem Cabellem (Mr. Doob) a je publikována pod MIT Licencí. Jedná </w:t>
      </w:r>
      <w:r w:rsidR="006D4E47" w:rsidRPr="008F062B">
        <w:t xml:space="preserve">se o </w:t>
      </w:r>
      <w:r w:rsidR="00897D31" w:rsidRPr="008F062B">
        <w:t xml:space="preserve">velice populární knihovnu (více nežli 1.1 mil. instalací skrze npm), která je v aktivním vývoji. </w:t>
      </w:r>
      <w:r w:rsidR="00897D31" w:rsidRPr="008F062B">
        <w:fldChar w:fldCharType="begin"/>
      </w:r>
      <w:r w:rsidR="00897D31"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fldChar w:fldCharType="separate"/>
      </w:r>
      <w:r w:rsidR="00897D31" w:rsidRPr="008F062B">
        <w:t>(npm 2023)</w:t>
      </w:r>
      <w:r w:rsidR="00897D31" w:rsidRPr="008F062B">
        <w:fldChar w:fldCharType="end"/>
      </w:r>
      <w:r w:rsidR="00897D31" w:rsidRPr="008F062B">
        <w:t xml:space="preserve"> Knihovna poskytuje velice detailní a udržovanou </w:t>
      </w:r>
      <w:r w:rsidR="00897D31" w:rsidRPr="009D3674">
        <w:t>dokumentaci</w:t>
      </w:r>
      <w:r w:rsidR="00897D31" w:rsidRPr="008F062B">
        <w:t>,</w:t>
      </w:r>
      <w:r w:rsidR="008F062B">
        <w:t xml:space="preserve"> širokou komunitu s řadou již existujících implementací.</w:t>
      </w:r>
      <w:r w:rsidR="00897D31" w:rsidRPr="008F062B">
        <w:t xml:space="preserve"> </w:t>
      </w:r>
      <w:r w:rsidR="008F062B">
        <w:t>Z</w:t>
      </w:r>
      <w:r w:rsidR="00897D31" w:rsidRPr="008F062B">
        <w:t xml:space="preserve"> tohoto důvodu je three.js de-facto standard pro renderování 3D </w:t>
      </w:r>
      <w:r w:rsidR="00897D31" w:rsidRPr="008F062B">
        <w:lastRenderedPageBreak/>
        <w:t>grafiky na webu</w:t>
      </w:r>
      <w:r w:rsidR="008F062B">
        <w:t xml:space="preserve"> </w:t>
      </w:r>
      <w:r w:rsidR="008F062B">
        <w:fldChar w:fldCharType="begin"/>
      </w:r>
      <w:r w:rsidR="008F062B">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fldChar w:fldCharType="separate"/>
      </w:r>
      <w:r w:rsidR="008F062B" w:rsidRPr="008F062B">
        <w:t>(Meta Developers 2022)</w:t>
      </w:r>
      <w:r w:rsidR="008F062B">
        <w:fldChar w:fldCharType="end"/>
      </w:r>
      <w:r w:rsidR="00897D31" w:rsidRPr="008F062B">
        <w:t>.</w:t>
      </w:r>
      <w:r w:rsidR="00262EC3">
        <w:t xml:space="preserve"> </w:t>
      </w:r>
      <w:r w:rsidR="00897D31" w:rsidRPr="008F062B">
        <w:t xml:space="preserve">Three.js vytváří vlastní ekosystém frameworků a implementací, které </w:t>
      </w:r>
      <w:r w:rsidR="00467A7E" w:rsidRPr="008F062B">
        <w:t>rozšiřují</w:t>
      </w:r>
      <w:r w:rsidR="00897D31" w:rsidRPr="008F062B">
        <w:t xml:space="preserve"> její funkcionalitu</w:t>
      </w:r>
      <w:r w:rsidR="00CA4B60">
        <w:t>.</w:t>
      </w:r>
    </w:p>
    <w:p w14:paraId="6C7907F6" w14:textId="65B33A2A" w:rsidR="00CA4B60" w:rsidRDefault="00897D31" w:rsidP="00CA4B60">
      <w:pPr>
        <w:pStyle w:val="ListParagraph"/>
        <w:numPr>
          <w:ilvl w:val="0"/>
          <w:numId w:val="55"/>
        </w:numPr>
      </w:pPr>
      <w:r w:rsidRPr="00CA4B60">
        <w:rPr>
          <w:b/>
          <w:bCs/>
        </w:rPr>
        <w:t>r3f</w:t>
      </w:r>
      <w:r w:rsidR="009D3674" w:rsidRPr="00CA4B60">
        <w:rPr>
          <w:b/>
          <w:bCs/>
        </w:rPr>
        <w:t xml:space="preserve"> </w:t>
      </w:r>
      <w:r w:rsidR="009D3674">
        <w:t>(React Three Fiber)</w:t>
      </w:r>
      <w:r w:rsidRPr="008F062B">
        <w:t xml:space="preserve"> –</w:t>
      </w:r>
      <w:r w:rsidR="00CA4B60">
        <w:t xml:space="preserve"> Knihovna pro tvorbu interaktivních 3D uživatelských rozhraní pomocí frameworku React JS. </w:t>
      </w:r>
    </w:p>
    <w:p w14:paraId="5403EACD" w14:textId="4E99E97B" w:rsidR="00CA4B60" w:rsidRDefault="00CA4B60" w:rsidP="00CA4B60">
      <w:pPr>
        <w:pStyle w:val="ListParagraph"/>
        <w:numPr>
          <w:ilvl w:val="0"/>
          <w:numId w:val="55"/>
        </w:numPr>
      </w:pPr>
      <w:r>
        <w:rPr>
          <w:b/>
          <w:bCs/>
        </w:rPr>
        <w:t>A-frame</w:t>
      </w:r>
      <w:r w:rsidR="00897D31" w:rsidRPr="008F062B">
        <w:t xml:space="preserve"> – </w:t>
      </w:r>
      <w:r>
        <w:t xml:space="preserve">Deklarativní systém pro tvorbu virtuálních prostředí a integraci s WebXR API.  </w:t>
      </w:r>
      <w:r w:rsidR="00DA7E52" w:rsidRPr="00DA7E52">
        <w:rPr>
          <w:highlight w:val="yellow"/>
        </w:rPr>
        <w:t>(viz. X)</w:t>
      </w:r>
    </w:p>
    <w:p w14:paraId="038A7326" w14:textId="78BCCFA9" w:rsidR="00CA4B60" w:rsidRDefault="00CA4B60" w:rsidP="00CA4B60">
      <w:pPr>
        <w:pStyle w:val="ListParagraph"/>
        <w:numPr>
          <w:ilvl w:val="0"/>
          <w:numId w:val="55"/>
        </w:numPr>
      </w:pPr>
      <w:r w:rsidRPr="00CA4B60">
        <w:rPr>
          <w:b/>
          <w:bCs/>
        </w:rPr>
        <w:t>Ammo.js, C</w:t>
      </w:r>
      <w:r w:rsidR="00897D31" w:rsidRPr="00CA4B60">
        <w:rPr>
          <w:b/>
          <w:bCs/>
        </w:rPr>
        <w:t>a</w:t>
      </w:r>
      <w:r w:rsidRPr="00CA4B60">
        <w:rPr>
          <w:b/>
          <w:bCs/>
        </w:rPr>
        <w:t>nnon.js</w:t>
      </w:r>
      <w:r>
        <w:t xml:space="preserve"> – </w:t>
      </w:r>
      <w:r w:rsidR="00DA7E52">
        <w:t>Knihovny</w:t>
      </w:r>
      <w:r>
        <w:t xml:space="preserve"> dodávající </w:t>
      </w:r>
      <w:r w:rsidR="00DA7E52">
        <w:t>funkcionalitu</w:t>
      </w:r>
      <w:r>
        <w:t xml:space="preserve"> fyzikálních simulací – klíčové pro interakci objektů. </w:t>
      </w:r>
    </w:p>
    <w:p w14:paraId="4A85EFB1" w14:textId="6D3DDF33" w:rsidR="00DA7E52" w:rsidRDefault="00DA7E52" w:rsidP="00CA4B60">
      <w:pPr>
        <w:pStyle w:val="ListParagraph"/>
        <w:numPr>
          <w:ilvl w:val="0"/>
          <w:numId w:val="55"/>
        </w:numPr>
      </w:pPr>
      <w:r>
        <w:rPr>
          <w:b/>
          <w:bCs/>
        </w:rPr>
        <w:t xml:space="preserve">Needle engine </w:t>
      </w:r>
      <w:r>
        <w:t xml:space="preserve">– integrace desktopových aplikací Unity, Blender aj. </w:t>
      </w:r>
      <w:r w:rsidRPr="00DA7E52">
        <w:rPr>
          <w:highlight w:val="yellow"/>
        </w:rPr>
        <w:t>(viz. X)</w:t>
      </w:r>
    </w:p>
    <w:p w14:paraId="20C15225" w14:textId="494449D3" w:rsidR="009D3674" w:rsidRPr="009520E3" w:rsidRDefault="00DA7E52" w:rsidP="00CA4B60">
      <w:pPr>
        <w:pStyle w:val="ListParagraph"/>
        <w:numPr>
          <w:ilvl w:val="0"/>
          <w:numId w:val="55"/>
        </w:numPr>
        <w:rPr>
          <w:highlight w:val="yellow"/>
        </w:rPr>
      </w:pPr>
      <w:r w:rsidRPr="009520E3">
        <w:rPr>
          <w:highlight w:val="yellow"/>
        </w:rPr>
        <w:t>Geoprostorové informace -</w:t>
      </w:r>
      <w:r w:rsidRPr="009520E3">
        <w:rPr>
          <w:b/>
          <w:bCs/>
          <w:highlight w:val="yellow"/>
        </w:rPr>
        <w:t xml:space="preserve"> </w:t>
      </w:r>
      <w:r w:rsidR="00B75120" w:rsidRPr="009520E3">
        <w:rPr>
          <w:b/>
          <w:bCs/>
          <w:highlight w:val="yellow"/>
        </w:rPr>
        <w:t>qgis2three.js</w:t>
      </w:r>
      <w:r w:rsidR="00B75120" w:rsidRPr="009520E3">
        <w:rPr>
          <w:highlight w:val="yellow"/>
        </w:rPr>
        <w:t xml:space="preserve"> plugin</w:t>
      </w:r>
      <w:r w:rsidR="00B75120" w:rsidRPr="009520E3">
        <w:rPr>
          <w:b/>
          <w:bCs/>
          <w:highlight w:val="yellow"/>
        </w:rPr>
        <w:t xml:space="preserve">, </w:t>
      </w:r>
      <w:r w:rsidR="00897D31" w:rsidRPr="009520E3">
        <w:rPr>
          <w:b/>
          <w:bCs/>
          <w:highlight w:val="yellow"/>
        </w:rPr>
        <w:t>ITowns</w:t>
      </w:r>
      <w:r w:rsidR="00897D31" w:rsidRPr="009520E3">
        <w:rPr>
          <w:highlight w:val="yellow"/>
        </w:rPr>
        <w:t xml:space="preserve"> popř. </w:t>
      </w:r>
      <w:r w:rsidR="00897D31" w:rsidRPr="009520E3">
        <w:rPr>
          <w:b/>
          <w:bCs/>
          <w:highlight w:val="yellow"/>
        </w:rPr>
        <w:t>3dbag-viewer</w:t>
      </w:r>
      <w:r w:rsidR="00897D31" w:rsidRPr="009520E3">
        <w:rPr>
          <w:highlight w:val="yellow"/>
        </w:rPr>
        <w:t xml:space="preserve"> aj</w:t>
      </w:r>
      <w:r w:rsidR="00397AC6" w:rsidRPr="009520E3">
        <w:rPr>
          <w:highlight w:val="yellow"/>
        </w:rPr>
        <w:t xml:space="preserve"> (</w:t>
      </w:r>
      <w:r w:rsidR="00397AC6" w:rsidRPr="009520E3">
        <w:rPr>
          <w:highlight w:val="yellow"/>
          <w:lang w:val="en-US"/>
        </w:rPr>
        <w:t>#TODO – projít github stars a vypsat relevantní geo projekty – GeoThree aj.</w:t>
      </w:r>
      <w:r w:rsidR="00606C54" w:rsidRPr="009520E3">
        <w:rPr>
          <w:highlight w:val="yellow"/>
          <w:lang w:val="en-US"/>
        </w:rPr>
        <w:t>, 3DMover aj</w:t>
      </w:r>
      <w:r w:rsidR="00397AC6" w:rsidRPr="009520E3">
        <w:rPr>
          <w:highlight w:val="yellow"/>
          <w:lang w:val="en-US"/>
        </w:rPr>
        <w:t>)</w:t>
      </w:r>
      <w:r w:rsidR="00897D31" w:rsidRPr="009520E3">
        <w:rPr>
          <w:highlight w:val="yellow"/>
        </w:rPr>
        <w:t>.</w:t>
      </w:r>
    </w:p>
    <w:p w14:paraId="58199BCF" w14:textId="6E4B0440" w:rsidR="009D3674" w:rsidRPr="009D3674" w:rsidRDefault="009D3674" w:rsidP="009D3674">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Renderer, který při poskytnutí Scény a Kamery umožní skrze WebGL vykreslit část 3D prostředí, které je v záběru kamery jakožto 2D obraz v rámci </w:t>
      </w:r>
      <w:r w:rsidRPr="009D3674">
        <w:rPr>
          <w:lang w:val="en-US"/>
        </w:rPr>
        <w:t>&lt;</w:t>
      </w:r>
      <w:r w:rsidRPr="009D3674">
        <w:t>canvas&gt; HTML elementu.</w:t>
      </w:r>
      <w:r w:rsidR="00D643C8">
        <w:t xml:space="preserve"> Hlavní strukturou v three.js je implementovaný graf scény (Obr.X) popsaný v </w:t>
      </w:r>
      <w:r w:rsidR="00D643C8" w:rsidRPr="00D643C8">
        <w:rPr>
          <w:highlight w:val="yellow"/>
        </w:rPr>
        <w:t>kap. X.</w:t>
      </w:r>
      <w:r w:rsidR="00D643C8">
        <w:t xml:space="preserve"> Specifika implementace dalších komponent jsou obdobná jejich popisu v </w:t>
      </w:r>
      <w:r w:rsidR="00D643C8" w:rsidRPr="00D643C8">
        <w:rPr>
          <w:highlight w:val="yellow"/>
        </w:rPr>
        <w:t>kap. X.</w:t>
      </w:r>
      <w:r w:rsidR="00D643C8">
        <w:t xml:space="preserve"> </w:t>
      </w:r>
    </w:p>
    <w:p w14:paraId="058E6515" w14:textId="3379071F" w:rsidR="00282527" w:rsidRPr="008F062B" w:rsidRDefault="00282527" w:rsidP="009D3674"/>
    <w:p w14:paraId="3F4DD31B" w14:textId="44A075D7" w:rsidR="00D643C8" w:rsidRDefault="00814A56" w:rsidP="00D643C8">
      <w:pPr>
        <w:keepNext/>
      </w:pPr>
      <w:r>
        <w:rPr>
          <w:noProof/>
        </w:rPr>
        <w:drawing>
          <wp:inline distT="0" distB="0" distL="0" distR="0" wp14:anchorId="5D73394F" wp14:editId="23A78DFF">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3399969" cy="2257747"/>
                    </a:xfrm>
                    <a:prstGeom prst="rect">
                      <a:avLst/>
                    </a:prstGeom>
                  </pic:spPr>
                </pic:pic>
              </a:graphicData>
            </a:graphic>
          </wp:inline>
        </w:drawing>
      </w:r>
      <w:r w:rsidR="000E0587" w:rsidRPr="000E0587">
        <w:rPr>
          <w:noProof/>
        </w:rPr>
        <w:t xml:space="preserve"> </w:t>
      </w:r>
      <w:r w:rsidR="000E0587">
        <w:rPr>
          <w:noProof/>
        </w:rPr>
        <w:drawing>
          <wp:inline distT="0" distB="0" distL="0" distR="0" wp14:anchorId="77C8C228" wp14:editId="37BD03BA">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2037693" cy="2287936"/>
                    </a:xfrm>
                    <a:prstGeom prst="rect">
                      <a:avLst/>
                    </a:prstGeom>
                  </pic:spPr>
                </pic:pic>
              </a:graphicData>
            </a:graphic>
          </wp:inline>
        </w:drawing>
      </w:r>
    </w:p>
    <w:p w14:paraId="0D301E3F" w14:textId="2BBCF06C" w:rsidR="00262EC3" w:rsidRPr="00262EC3" w:rsidRDefault="00D643C8" w:rsidP="00D643C8">
      <w:pPr>
        <w:pStyle w:val="Caption"/>
        <w:rPr>
          <w:highlight w:val="yellow"/>
        </w:rPr>
      </w:pPr>
      <w:r>
        <w:t xml:space="preserve">Obr. </w:t>
      </w:r>
      <w:r>
        <w:fldChar w:fldCharType="begin"/>
      </w:r>
      <w:r>
        <w:instrText xml:space="preserve"> SEQ Obr. \* ARABIC </w:instrText>
      </w:r>
      <w:r>
        <w:fldChar w:fldCharType="separate"/>
      </w:r>
      <w:r w:rsidR="00D926B2">
        <w:rPr>
          <w:noProof/>
        </w:rPr>
        <w:t>23</w:t>
      </w:r>
      <w:r>
        <w:fldChar w:fldCharType="end"/>
      </w:r>
      <w:r>
        <w:t xml:space="preserve"> Graf scény </w:t>
      </w:r>
      <w:r w:rsidR="000E0587">
        <w:t>a kartézský souřadnicový systém three.js aplikace</w:t>
      </w:r>
      <w:r>
        <w:t xml:space="preserve">. </w:t>
      </w:r>
      <w:r>
        <w:fldChar w:fldCharType="begin"/>
      </w:r>
      <w:r w:rsidR="0078152F">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0078152F" w:rsidRPr="0078152F">
        <w:t>(three.js Contributors 2023c; Discover three.js Contributors 2023)</w:t>
      </w:r>
      <w:r>
        <w:fldChar w:fldCharType="end"/>
      </w:r>
    </w:p>
    <w:p w14:paraId="3F1C19C2" w14:textId="77777777" w:rsidR="000750E1" w:rsidRDefault="005B6BC8" w:rsidP="00397AC6">
      <w:pPr>
        <w:pStyle w:val="Normlnprvnodsazen"/>
        <w:rPr>
          <w:lang w:eastAsia="en-US"/>
        </w:rPr>
      </w:pPr>
      <w:r>
        <w:rPr>
          <w:lang w:eastAsia="en-US"/>
        </w:rPr>
        <w:t xml:space="preserve">Geolokace v three.js není </w:t>
      </w:r>
      <w:r w:rsidRPr="00D643C8">
        <w:t>inherentně</w:t>
      </w:r>
      <w:r>
        <w:rPr>
          <w:lang w:eastAsia="en-US"/>
        </w:rPr>
        <w:t xml:space="preserve"> implementována. Využívá </w:t>
      </w:r>
      <w:r w:rsidR="00CC1D3E">
        <w:rPr>
          <w:lang w:eastAsia="en-US"/>
        </w:rPr>
        <w:t>3</w:t>
      </w:r>
      <w:r w:rsidR="00D643C8">
        <w:rPr>
          <w:lang w:eastAsia="en-US"/>
        </w:rPr>
        <w:t>D</w:t>
      </w:r>
      <w:r w:rsidR="00CC1D3E">
        <w:rPr>
          <w:lang w:eastAsia="en-US"/>
        </w:rPr>
        <w:t xml:space="preserve"> </w:t>
      </w:r>
      <w:r>
        <w:rPr>
          <w:lang w:eastAsia="en-US"/>
        </w:rPr>
        <w:t>kartézské soustavy kdy střed scény je (</w:t>
      </w:r>
      <w:r w:rsidR="00413CFF">
        <w:rPr>
          <w:lang w:eastAsia="en-US"/>
        </w:rPr>
        <w:t xml:space="preserve">x = </w:t>
      </w:r>
      <w:r>
        <w:rPr>
          <w:lang w:eastAsia="en-US"/>
        </w:rPr>
        <w:t>0,</w:t>
      </w:r>
      <w:r w:rsidR="00413CFF">
        <w:rPr>
          <w:lang w:eastAsia="en-US"/>
        </w:rPr>
        <w:t xml:space="preserve"> y = </w:t>
      </w:r>
      <w:r>
        <w:rPr>
          <w:lang w:eastAsia="en-US"/>
        </w:rPr>
        <w:t>0,</w:t>
      </w:r>
      <w:r w:rsidR="00413CFF">
        <w:rPr>
          <w:lang w:eastAsia="en-US"/>
        </w:rPr>
        <w:t xml:space="preserve"> z = </w:t>
      </w:r>
      <w:r>
        <w:rPr>
          <w:lang w:eastAsia="en-US"/>
        </w:rPr>
        <w:t xml:space="preserve">0) a jednotkou je metr. </w:t>
      </w:r>
      <w:r w:rsidR="00374A59">
        <w:rPr>
          <w:lang w:eastAsia="en-US"/>
        </w:rPr>
        <w:t>Jedná se o standard pro vykreslovací enginy a jiné 3D softwary.</w:t>
      </w:r>
      <w:r w:rsidR="00D643C8">
        <w:rPr>
          <w:lang w:eastAsia="en-US"/>
        </w:rPr>
        <w:t xml:space="preserve"> Orientace os je však častým problémem nekompatibility jak mezi softwarovými řešeními, tak i kartografickými souřadnicovými systémy</w:t>
      </w:r>
      <w:r w:rsidR="00374A59">
        <w:rPr>
          <w:lang w:eastAsia="en-US"/>
        </w:rPr>
        <w:t>.</w:t>
      </w:r>
      <w:r w:rsidR="00413CFF">
        <w:rPr>
          <w:lang w:eastAsia="en-US"/>
        </w:rPr>
        <w:t xml:space="preserve"> V three.js</w:t>
      </w:r>
      <w:r w:rsidR="00374A59">
        <w:rPr>
          <w:lang w:eastAsia="en-US"/>
        </w:rPr>
        <w:t xml:space="preserve"> </w:t>
      </w:r>
      <w:r w:rsidR="00413CFF">
        <w:rPr>
          <w:lang w:eastAsia="en-US"/>
        </w:rPr>
        <w:t>k</w:t>
      </w:r>
      <w:r w:rsidR="00374A59">
        <w:rPr>
          <w:lang w:eastAsia="en-US"/>
        </w:rPr>
        <w:t xml:space="preserve">aždý z objektů, který je v rámci scény má svůj lokální kartézský souřadnicový systém. </w:t>
      </w:r>
      <w:r w:rsidR="00C83F90">
        <w:rPr>
          <w:lang w:eastAsia="en-US"/>
        </w:rPr>
        <w:t xml:space="preserve">TRS (translace, rotace, scaling) je definována v souřadnicovém </w:t>
      </w:r>
      <w:r w:rsidR="00413CFF">
        <w:rPr>
          <w:lang w:eastAsia="en-US"/>
        </w:rPr>
        <w:t>systému</w:t>
      </w:r>
      <w:r w:rsidR="00C83F90">
        <w:rPr>
          <w:lang w:eastAsia="en-US"/>
        </w:rPr>
        <w:t xml:space="preserve"> otcovského nódu v rámci grafu scény. </w:t>
      </w:r>
    </w:p>
    <w:p w14:paraId="6C41B4DE" w14:textId="5A2456A0" w:rsidR="00311D3F" w:rsidRDefault="00C74EEE" w:rsidP="00397AC6">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r w:rsidRPr="00C74EEE">
        <w:rPr>
          <w:i/>
          <w:iCs/>
          <w:lang w:eastAsia="en-US"/>
        </w:rPr>
        <w:t>Animation loop,</w:t>
      </w:r>
      <w:r>
        <w:rPr>
          <w:lang w:eastAsia="en-US"/>
        </w:rPr>
        <w:t xml:space="preserve"> </w:t>
      </w:r>
      <w:r w:rsidR="00C03484">
        <w:rPr>
          <w:lang w:eastAsia="en-US"/>
        </w:rPr>
        <w:t>pomocní,</w:t>
      </w:r>
      <w:r>
        <w:rPr>
          <w:lang w:eastAsia="en-US"/>
        </w:rPr>
        <w:t xml:space="preserve"> níž je vykreslováno X snímků za Y časovou jednotku. Pro dosažení 60 FPS je potřeba vykreslit snímek každých 16 milisekund. Tato operace je velice podobná tzv. </w:t>
      </w:r>
      <w:r w:rsidRPr="00C74EEE">
        <w:rPr>
          <w:i/>
          <w:iCs/>
          <w:lang w:eastAsia="en-US"/>
        </w:rPr>
        <w:t>Game Loop</w:t>
      </w:r>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w:t>
      </w:r>
      <w:r>
        <w:rPr>
          <w:lang w:eastAsia="en-US"/>
        </w:rPr>
        <w:lastRenderedPageBreak/>
        <w:t xml:space="preserve">animací, 4) Vykreslení snímku. V případě vývoje aplikace pro </w:t>
      </w:r>
      <w:r w:rsidR="00BA1E69">
        <w:rPr>
          <w:lang w:eastAsia="en-US"/>
        </w:rPr>
        <w:t>virtuální</w:t>
      </w:r>
      <w:r>
        <w:rPr>
          <w:lang w:eastAsia="en-US"/>
        </w:rPr>
        <w:t xml:space="preserve"> realitu je nutné tuto animační smyčku vhodně synchronizovat s životním cyklem WebXR aplikace </w:t>
      </w:r>
      <w:r w:rsidRPr="00C74EEE">
        <w:rPr>
          <w:highlight w:val="yellow"/>
          <w:lang w:eastAsia="en-US"/>
        </w:rPr>
        <w:t>(viz. kap. X).</w:t>
      </w:r>
      <w:r w:rsidRPr="00C74EEE">
        <w:rPr>
          <w:lang w:eastAsia="en-US"/>
        </w:rPr>
        <w:t xml:space="preserve"> </w:t>
      </w:r>
    </w:p>
    <w:p w14:paraId="1AB843AD" w14:textId="39582283" w:rsidR="00C74EEE" w:rsidRPr="002555DB" w:rsidRDefault="00311D3F" w:rsidP="002555DB">
      <w:pPr>
        <w:pStyle w:val="Normlnprvnodsazen"/>
        <w:rPr>
          <w:lang w:eastAsia="en-US"/>
        </w:rPr>
      </w:pPr>
      <w:r>
        <w:rPr>
          <w:lang w:eastAsia="en-US"/>
        </w:rPr>
        <w:t xml:space="preserve">Propojení s WebXR životním cyklem je v three.js implementováno skrze třídu VRButton. Návratovou hodnotou třídy VRButton je html button element, který umožní spuštění VR </w:t>
      </w:r>
      <w:r w:rsidR="000750E1">
        <w:rPr>
          <w:lang w:eastAsia="en-US"/>
        </w:rPr>
        <w:t>relace</w:t>
      </w:r>
      <w:r>
        <w:rPr>
          <w:lang w:eastAsia="en-US"/>
        </w:rPr>
        <w:t xml:space="preserve">. Třída dále zajišťuje korektní dotaz na typ virtuální relace. </w:t>
      </w:r>
      <w:r w:rsidR="002555DB">
        <w:rPr>
          <w:lang w:eastAsia="en-US"/>
        </w:rPr>
        <w:t xml:space="preserve">Při úspěšném dotazu na VR relaci, třída automaticky propojí vykreslovací smyčku three.js rendereru s výstupním zařízením. Three.js dále poskytuje předpřipravené 3D modely ovladačů populárních HMD zařízení. Podpora interakce tedy pohybu a manipulace s objekty je v three.js minimální pouze ve formě příkladů možné implementace </w:t>
      </w:r>
      <w:r w:rsidR="002555DB" w:rsidRPr="000750E1">
        <w:rPr>
          <w:highlight w:val="yellow"/>
          <w:lang w:eastAsia="en-US"/>
        </w:rPr>
        <w:t>(</w:t>
      </w:r>
      <w:r w:rsidR="002555DB" w:rsidRPr="000750E1">
        <w:rPr>
          <w:highlight w:val="yellow"/>
          <w:lang w:val="en-US" w:eastAsia="en-US"/>
        </w:rPr>
        <w:t xml:space="preserve">#todo – citace </w:t>
      </w:r>
      <w:r w:rsidR="000750E1" w:rsidRPr="000750E1">
        <w:rPr>
          <w:highlight w:val="yellow"/>
          <w:lang w:val="en-US" w:eastAsia="en-US"/>
        </w:rPr>
        <w:t>teleport prikladu)</w:t>
      </w:r>
      <w:r w:rsidR="002555DB">
        <w:rPr>
          <w:lang w:eastAsia="en-US"/>
        </w:rPr>
        <w:t xml:space="preserve">. </w:t>
      </w:r>
    </w:p>
    <w:p w14:paraId="40F4EA4D" w14:textId="0C141A07" w:rsidR="000D323F" w:rsidRDefault="000D323F" w:rsidP="000D323F">
      <w:r w:rsidRPr="002413F8">
        <w:rPr>
          <w:highlight w:val="yellow"/>
        </w:rPr>
        <w:t xml:space="preserve"> PlayCanvas,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2EED59CA" w14:textId="7A3735D6" w:rsidR="008F062B" w:rsidRDefault="008F062B" w:rsidP="00467A7E">
      <w:pPr>
        <w:pStyle w:val="Normlnprvnodsazen"/>
        <w:ind w:firstLine="0"/>
        <w:rPr>
          <w:lang w:eastAsia="en-US"/>
        </w:rPr>
      </w:pPr>
      <w:r>
        <w:rPr>
          <w:lang w:eastAsia="en-US"/>
        </w:rPr>
        <w:t>Typescript based engine similar to three.js.</w:t>
      </w:r>
    </w:p>
    <w:p w14:paraId="5AC85C1C" w14:textId="250237D6" w:rsidR="008F062B" w:rsidRDefault="008F062B" w:rsidP="00467A7E">
      <w:pPr>
        <w:pStyle w:val="Normlnprvnodsazen"/>
        <w:ind w:firstLine="0"/>
        <w:rPr>
          <w:b/>
          <w:bCs/>
          <w:lang w:eastAsia="en-US"/>
        </w:rPr>
      </w:pPr>
      <w:r>
        <w:rPr>
          <w:b/>
          <w:bCs/>
          <w:lang w:eastAsia="en-US"/>
        </w:rPr>
        <w:t xml:space="preserve">PlayCanvas </w:t>
      </w:r>
    </w:p>
    <w:p w14:paraId="145FF3E8" w14:textId="5E071C61" w:rsidR="008F062B" w:rsidRDefault="008F062B" w:rsidP="00467A7E">
      <w:pPr>
        <w:pStyle w:val="Normlnprvnodsazen"/>
        <w:ind w:firstLine="0"/>
        <w:rPr>
          <w:lang w:eastAsia="en-US"/>
        </w:rPr>
      </w:pPr>
      <w:r>
        <w:rPr>
          <w:lang w:eastAsia="en-US"/>
        </w:rPr>
        <w:t>editor based rendering engine with similar workflow as desktop game egnines</w:t>
      </w:r>
    </w:p>
    <w:p w14:paraId="292551C8" w14:textId="06EFA3AC" w:rsidR="008F062B" w:rsidRDefault="008F062B" w:rsidP="00467A7E">
      <w:pPr>
        <w:pStyle w:val="Normlnprvnodsazen"/>
        <w:ind w:firstLine="0"/>
        <w:rPr>
          <w:b/>
          <w:bCs/>
          <w:lang w:eastAsia="en-US"/>
        </w:rPr>
      </w:pPr>
      <w:r>
        <w:rPr>
          <w:b/>
          <w:bCs/>
          <w:lang w:eastAsia="en-US"/>
        </w:rPr>
        <w:t>Wonderland engine</w:t>
      </w:r>
    </w:p>
    <w:p w14:paraId="0B5E4C0A" w14:textId="5BFA4B8B" w:rsidR="00493B41" w:rsidRDefault="008F062B" w:rsidP="00BA1E69">
      <w:pPr>
        <w:pStyle w:val="Normlnprvnodsazen"/>
        <w:ind w:firstLine="0"/>
        <w:rPr>
          <w:lang w:eastAsia="en-US"/>
        </w:rPr>
      </w:pPr>
      <w:r>
        <w:rPr>
          <w:lang w:eastAsia="en-US"/>
        </w:rPr>
        <w:t>Editor based engine with inbuilt compatiblity with WebXR</w:t>
      </w:r>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r w:rsidRPr="00B40019">
        <w:rPr>
          <w:b/>
          <w:bCs/>
        </w:rPr>
        <w:t>Esri City Engine</w:t>
      </w:r>
      <w:r>
        <w:t>, který je primárně určen pro modelování a vizualizaci městské infrastruktury a zástavby. V případě propojení s externím softwarem poskytuje ESRI možnost propojení s herními enginy Unity a Unreal Engine skrze poskytované SKD (</w:t>
      </w:r>
      <w:r w:rsidRPr="00D57BDA">
        <w:rPr>
          <w:i/>
          <w:iCs/>
        </w:rPr>
        <w:t>Software Development Kit</w:t>
      </w:r>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3D scén z ArcGIS Pro na ESRI cloud řešení ArcGIS Online, které umožňuje prohlížení daných scén, stále ale na úrovni neimerzní VR. Na základě takto publikovaných scén je následně možné vyvíjet webové aplikace s přidanou funkcionalitou pomocí </w:t>
      </w:r>
      <w:r w:rsidRPr="00B40019">
        <w:rPr>
          <w:b/>
          <w:bCs/>
        </w:rPr>
        <w:t>ArcGIS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I</w:t>
      </w:r>
      <w:r>
        <w:t xml:space="preserve">mmersive VR úrovně lze dosáhnout využitím City Engin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r w:rsidRPr="00B40019">
        <w:rPr>
          <w:b/>
          <w:bCs/>
        </w:rPr>
        <w:t>Luciad</w:t>
      </w:r>
      <w:r w:rsidR="00AB24ED" w:rsidRPr="00B40019">
        <w:rPr>
          <w:b/>
          <w:bCs/>
        </w:rPr>
        <w:t>Ria JS API</w:t>
      </w:r>
      <w:r w:rsidR="00AB24ED">
        <w:t xml:space="preserve">, což je univerzální API pro vizualizaci dat v prostředí prohlížeče pomocí WebGL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lastRenderedPageBreak/>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Samotný QGIS přímo nepodporuje publikaci do webového prostředí jako ArcGIS.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ebXR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r w:rsidRPr="007A1CC2">
        <w:rPr>
          <w:b/>
          <w:bCs/>
          <w:lang w:eastAsia="en-US"/>
        </w:rPr>
        <w:t>CesiumJS,</w:t>
      </w:r>
      <w:r w:rsidR="00AC6351" w:rsidRPr="007A1CC2">
        <w:rPr>
          <w:b/>
          <w:bCs/>
          <w:lang w:eastAsia="en-US"/>
        </w:rPr>
        <w:t xml:space="preserve"> MapboxGL, deck.gl,</w:t>
      </w:r>
      <w:r w:rsidRPr="007A1CC2">
        <w:rPr>
          <w:b/>
          <w:bCs/>
          <w:lang w:eastAsia="en-US"/>
        </w:rPr>
        <w:t xml:space="preserve"> vts-geospatial</w:t>
      </w:r>
      <w:r w:rsidR="00AC6351" w:rsidRPr="007A1CC2">
        <w:rPr>
          <w:b/>
          <w:bCs/>
          <w:lang w:eastAsia="en-US"/>
        </w:rPr>
        <w:t xml:space="preserve">, </w:t>
      </w:r>
      <w:r w:rsidRPr="007A1CC2">
        <w:rPr>
          <w:b/>
          <w:bCs/>
          <w:lang w:eastAsia="en-US"/>
        </w:rPr>
        <w:t>ITowns</w:t>
      </w:r>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TODO – doplnit dle tabulky</w:t>
      </w:r>
    </w:p>
    <w:p w14:paraId="0FEC592C" w14:textId="76AAF7E8" w:rsidR="006108EA" w:rsidRDefault="008A417D" w:rsidP="006108EA">
      <w:pPr>
        <w:pStyle w:val="Normlnprvnodsazen"/>
      </w:pPr>
      <w:r w:rsidRPr="00AC6351">
        <w:rPr>
          <w:b/>
          <w:bCs/>
        </w:rPr>
        <w:t>CesiumJS</w:t>
      </w:r>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Tiles.</w:t>
      </w:r>
      <w:r w:rsidR="00246197">
        <w:t xml:space="preserve"> </w:t>
      </w:r>
      <w:r w:rsidR="005308D9">
        <w:t xml:space="preserve">Výhoda CesiumJS je její integrace s Cesium Ion platformou, což je cloudové řešení úložiště a sdílení dat. </w:t>
      </w:r>
      <w:r w:rsidR="00246197">
        <w:t>Momentálně CesiumJS nepodporuje WebXR API, tudíž imerzní VR v rámci prohlížeče není možné</w:t>
      </w:r>
      <w:r w:rsidR="005308D9">
        <w:t>, ačkoliv vývoj v tomto směru probíhá není však zatím oficiálně součástí CesiumJS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CesiumJS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t xml:space="preserve">VTS </w:t>
      </w:r>
      <w:r w:rsidR="00AC6351">
        <w:rPr>
          <w:b/>
          <w:bCs/>
          <w:lang w:eastAsia="en-US"/>
        </w:rPr>
        <w:t>G</w:t>
      </w:r>
      <w:r w:rsidRPr="00AC6351">
        <w:rPr>
          <w:b/>
          <w:bCs/>
          <w:lang w:eastAsia="en-US"/>
        </w:rPr>
        <w:t>eospatial</w:t>
      </w:r>
      <w:r>
        <w:rPr>
          <w:lang w:eastAsia="en-US"/>
        </w:rPr>
        <w:t xml:space="preserve"> od Melown technologies je </w:t>
      </w:r>
      <w:r w:rsidRPr="00BB0DDF">
        <w:rPr>
          <w:i/>
          <w:iCs/>
          <w:lang w:eastAsia="en-US"/>
        </w:rPr>
        <w:t>tech stack</w:t>
      </w:r>
      <w:r>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js popř. obecné WebGL aplikace).</w:t>
      </w:r>
      <w:r w:rsidR="00376ACF">
        <w:rPr>
          <w:lang w:eastAsia="en-US"/>
        </w:rPr>
        <w:t xml:space="preserve">  Obdobně jako CesiumJS </w:t>
      </w:r>
      <w:r w:rsidR="006108EA">
        <w:rPr>
          <w:lang w:eastAsia="en-US"/>
        </w:rPr>
        <w:t>k</w:t>
      </w:r>
      <w:r w:rsidR="00376ACF">
        <w:rPr>
          <w:lang w:eastAsia="en-US"/>
        </w:rPr>
        <w:t>lient vts-browser-js nemá WebXR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orovnávali technologie s požadavky na síťový výkon a nízké výpočetní nároky na klienta. Jako nevhodné vyhodnotili CesiumJS (příliš výpočetně náročné) a MapboxGL (nízká specializace na 3D a nejasné OpenSourc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TIles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r w:rsidRPr="007A1CC2">
        <w:rPr>
          <w:b/>
          <w:bCs/>
        </w:rPr>
        <w:t>ITowns</w:t>
      </w:r>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geoprostorových služeb WMS, WMTS aj. a dat 3D Tiles, GeoJSON aj.</w:t>
      </w:r>
      <w:r w:rsidR="00C155A9">
        <w:t xml:space="preserve"> iTowns nepodporuje integraci s WebXR. Na úrovni desktop VR umožňuje </w:t>
      </w:r>
      <w:r w:rsidR="003635FB">
        <w:t xml:space="preserve">virtuální průchod </w:t>
      </w:r>
      <w:r w:rsidR="006108EA">
        <w:t>obdobný,</w:t>
      </w:r>
      <w:r w:rsidR="003635FB">
        <w:t xml:space="preserve"> jaký poskytuje streetView na Google Maps. </w:t>
      </w:r>
      <w:r w:rsidR="006108EA">
        <w:t>Sám o sobě framework nepodporuje rozšíření do imerzní VR úrovně, ale obdobně jako 3dbag-viewer je založen na three.js tudíž rozšíření o WebXR funkcionalitu je teoreticky možné.</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kompatibliní </w:t>
      </w:r>
      <w:r w:rsidR="00B037DC">
        <w:lastRenderedPageBreak/>
        <w:t xml:space="preserve">s tradičními geoprostovými formáty jak GeoJSON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ebXR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9"/>
                    <a:stretch>
                      <a:fillRect/>
                    </a:stretch>
                  </pic:blipFill>
                  <pic:spPr>
                    <a:xfrm>
                      <a:off x="0" y="0"/>
                      <a:ext cx="5579745" cy="2852420"/>
                    </a:xfrm>
                    <a:prstGeom prst="rect">
                      <a:avLst/>
                    </a:prstGeom>
                  </pic:spPr>
                </pic:pic>
              </a:graphicData>
            </a:graphic>
          </wp:inline>
        </w:drawing>
      </w:r>
    </w:p>
    <w:p w14:paraId="6E019035" w14:textId="09AB3F89" w:rsidR="00B40019" w:rsidRDefault="00B40019" w:rsidP="00B40019">
      <w:pPr>
        <w:pStyle w:val="Caption"/>
      </w:pPr>
      <w:r>
        <w:t xml:space="preserve">Obr. </w:t>
      </w:r>
      <w:r>
        <w:fldChar w:fldCharType="begin"/>
      </w:r>
      <w:r>
        <w:instrText xml:space="preserve"> SEQ Obr. \* ARABIC </w:instrText>
      </w:r>
      <w:r>
        <w:fldChar w:fldCharType="separate"/>
      </w:r>
      <w:r w:rsidR="00D926B2">
        <w:rPr>
          <w:noProof/>
        </w:rPr>
        <w:t>24</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0"/>
                    <a:stretch>
                      <a:fillRect/>
                    </a:stretch>
                  </pic:blipFill>
                  <pic:spPr>
                    <a:xfrm>
                      <a:off x="0" y="0"/>
                      <a:ext cx="5579745" cy="2602865"/>
                    </a:xfrm>
                    <a:prstGeom prst="rect">
                      <a:avLst/>
                    </a:prstGeom>
                  </pic:spPr>
                </pic:pic>
              </a:graphicData>
            </a:graphic>
          </wp:inline>
        </w:drawing>
      </w:r>
    </w:p>
    <w:p w14:paraId="4AFAB6CE" w14:textId="4946420F" w:rsidR="003635FB" w:rsidRPr="003635FB" w:rsidRDefault="003635FB" w:rsidP="003635FB">
      <w:pPr>
        <w:pStyle w:val="Caption"/>
      </w:pPr>
      <w:r>
        <w:t xml:space="preserve">Obr. </w:t>
      </w:r>
      <w:r>
        <w:fldChar w:fldCharType="begin"/>
      </w:r>
      <w:r>
        <w:instrText xml:space="preserve"> SEQ Obr. \* ARABIC </w:instrText>
      </w:r>
      <w:r>
        <w:fldChar w:fldCharType="separate"/>
      </w:r>
      <w:r w:rsidR="00D926B2">
        <w:rPr>
          <w:noProof/>
        </w:rPr>
        <w:t>25</w:t>
      </w:r>
      <w:r>
        <w:fldChar w:fldCharType="end"/>
      </w:r>
      <w:r>
        <w:t xml:space="preserve"> iTowns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628BD73E" w14:textId="29CD4D00" w:rsidR="00400092" w:rsidRDefault="00400092">
      <w:pPr>
        <w:spacing w:after="160"/>
        <w:jc w:val="left"/>
        <w:rPr>
          <w:lang w:eastAsia="cs-CZ"/>
        </w:rPr>
      </w:pPr>
      <w:r>
        <w:br w:type="page"/>
      </w:r>
    </w:p>
    <w:p w14:paraId="0A9D595B" w14:textId="2E501ABD" w:rsidR="00400092" w:rsidRDefault="00400092" w:rsidP="00400092">
      <w:pPr>
        <w:pStyle w:val="Caption"/>
        <w:keepNext/>
      </w:pPr>
      <w:r>
        <w:lastRenderedPageBreak/>
        <w:t xml:space="preserve">Tab. </w:t>
      </w:r>
      <w:r>
        <w:fldChar w:fldCharType="begin"/>
      </w:r>
      <w:r>
        <w:instrText xml:space="preserve"> SEQ Tab. \* ARABIC </w:instrText>
      </w:r>
      <w:r>
        <w:fldChar w:fldCharType="separate"/>
      </w:r>
      <w:r>
        <w:rPr>
          <w:noProof/>
        </w:rPr>
        <w:t>6</w:t>
      </w:r>
      <w:r>
        <w:fldChar w:fldCharType="end"/>
      </w:r>
      <w:r>
        <w:t xml:space="preserve"> WebGL knihovny se zaměřením na geoprsotorová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Řešení</w:t>
            </w:r>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Prog. Jazyk</w:t>
            </w:r>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WebXR</w:t>
            </w:r>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Typ dat</w:t>
            </w:r>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Licence</w:t>
            </w:r>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odelování měst</w:t>
            </w:r>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Luciad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esiumJS</w:t>
            </w:r>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Instancovaná geografická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pache 2.0 (s výhradami)</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vts-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apBoxGL</w:t>
            </w:r>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Mapbox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Tematická geografická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37AD8F8"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Tiles formát a následně 3D renderery cesium.js a three.js. V případě technologií zabývajících se zobrazením 3D scén na webu je možné tvrdit, že mají buďto minimální popř. žádnou podporu pro tvorbu virtuálních zážitků. Z této analýzy je možné vyvodit, že většina technologií je přímou implementací nad WebGL popř. využívá populární three.js knihovnu. </w:t>
      </w:r>
    </w:p>
    <w:p w14:paraId="7D314C55" w14:textId="77777777" w:rsidR="008A417D" w:rsidRPr="001F6849" w:rsidRDefault="008A417D" w:rsidP="00A400E8">
      <w:pPr>
        <w:pStyle w:val="Normlnprvnodsazen"/>
        <w:ind w:firstLine="0"/>
        <w:rPr>
          <w:lang w:eastAsia="en-US"/>
        </w:rPr>
      </w:pPr>
    </w:p>
    <w:p w14:paraId="5009607A" w14:textId="017E0A35" w:rsidR="00D560AD" w:rsidRPr="00D560AD" w:rsidRDefault="00770B9C" w:rsidP="00D560AD">
      <w:pPr>
        <w:pStyle w:val="Heading3"/>
      </w:pPr>
      <w:r>
        <w:t>VR frameworky</w:t>
      </w:r>
    </w:p>
    <w:p w14:paraId="29AD9C51" w14:textId="67557A62" w:rsidR="001D53C7" w:rsidRPr="001F6849" w:rsidRDefault="007F7BCF" w:rsidP="00B015AD">
      <w:pPr>
        <w:rPr>
          <w:b/>
          <w:bCs/>
        </w:rPr>
      </w:pPr>
      <w:r w:rsidRPr="001F6849">
        <w:rPr>
          <w:b/>
          <w:bCs/>
        </w:rPr>
        <w:t>A – Frame</w:t>
      </w:r>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1"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 xml:space="preserve">A-Frame je webový framework umožňující tvorbu virtuálních prostředí. A-Frame je založen na HTML. Jedná se o </w:t>
      </w:r>
      <w:r w:rsidRPr="001F6849">
        <w:rPr>
          <w:i/>
          <w:iCs/>
          <w:lang w:eastAsia="en-US"/>
        </w:rPr>
        <w:t>entity-component</w:t>
      </w:r>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Frame využívá three.js pro manipulaci WebGL primitiv.</w:t>
      </w:r>
      <w:r w:rsidR="001F2C8F" w:rsidRPr="001F6849">
        <w:rPr>
          <w:lang w:eastAsia="en-US"/>
        </w:rPr>
        <w:t xml:space="preserve"> </w:t>
      </w:r>
      <w:r w:rsidR="001F2C8F" w:rsidRPr="001F6849">
        <w:rPr>
          <w:i/>
          <w:iCs/>
          <w:lang w:eastAsia="en-US"/>
        </w:rPr>
        <w:t>Entity – Component</w:t>
      </w:r>
      <w:r w:rsidR="001F2C8F" w:rsidRPr="001F6849">
        <w:rPr>
          <w:lang w:eastAsia="en-US"/>
        </w:rPr>
        <w:t xml:space="preserve"> přístup umožňuje definování entit jakožto elementů přímo v HTML kódu a následně definování komponent v rámci JavaScriptu. </w:t>
      </w:r>
      <w:r w:rsidR="007F7BCF" w:rsidRPr="001F6849">
        <w:t>Při renderování scény A-Frame knihovna vytváří hierarchii DOM prvků</w:t>
      </w:r>
      <w:r w:rsidR="001F2C8F" w:rsidRPr="001F6849">
        <w:t xml:space="preserve"> z HTML elementů</w:t>
      </w:r>
      <w:r w:rsidR="007F7BCF" w:rsidRPr="001F6849">
        <w:t>, které představují různé objekty ve scéně. Tyto prvky mohou být vybírány a manipulovány pomocí JavaScriptu, stejně jako jakékoliv jiné HTML prvky. Například lze pomocí JavaScriptu měnit pozici, rotaci nebo vzhled objektu ve scéně.</w:t>
      </w:r>
      <w:r w:rsidR="001F2C8F" w:rsidRPr="001F6849">
        <w:t xml:space="preserve"> </w:t>
      </w:r>
      <w:r w:rsidR="007F7BCF" w:rsidRPr="001F6849">
        <w:t>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Frame využívá DOM jako základ pro vytváření a manipulaci s prvky VR na webové stránce</w:t>
      </w:r>
      <w:r w:rsidR="009C30BB" w:rsidRPr="001F6849">
        <w:t>.</w:t>
      </w:r>
      <w:r w:rsidR="00ED106D">
        <w:t xml:space="preserve"> Jednoduše A-Frame vytváří framework,  ve kterém je možné o 3D prostředích přemýšlet jako HTML dokumentech. </w:t>
      </w:r>
    </w:p>
    <w:p w14:paraId="5B270F9F" w14:textId="7D3E7E84" w:rsidR="00382976" w:rsidRDefault="00382976" w:rsidP="001F2C8F">
      <w:pPr>
        <w:pStyle w:val="Normlnprvnodsazen"/>
        <w:ind w:firstLine="0"/>
      </w:pPr>
      <w:r>
        <w:t>Podpora pro 3D Tiles není dokonalá, pouze základní podpora pro three.js.</w:t>
      </w:r>
    </w:p>
    <w:p w14:paraId="3646732C" w14:textId="75133DB8" w:rsidR="00CD3330" w:rsidRPr="001F6849" w:rsidRDefault="00CD3330" w:rsidP="00BA2735">
      <w:pPr>
        <w:pStyle w:val="Normlnprvnodsazen"/>
        <w:ind w:firstLine="0"/>
        <w:rPr>
          <w:b/>
          <w:bCs/>
        </w:rPr>
      </w:pPr>
      <w:r w:rsidRPr="001F6849">
        <w:rPr>
          <w:b/>
          <w:bCs/>
        </w:rPr>
        <w:lastRenderedPageBreak/>
        <w:t>Mozila Hubs</w:t>
      </w:r>
      <w:r w:rsidR="004D37EB" w:rsidRPr="001F6849">
        <w:rPr>
          <w:b/>
          <w:bCs/>
        </w:rPr>
        <w:t xml:space="preserve"> </w:t>
      </w:r>
      <w:r w:rsidR="00125106">
        <w:rPr>
          <w:b/>
          <w:bCs/>
        </w:rPr>
        <w:t xml:space="preserve"> + Spoke editor </w:t>
      </w:r>
      <w:r w:rsidR="00125106" w:rsidRPr="00125106">
        <w:rPr>
          <w:b/>
          <w:bCs/>
          <w:highlight w:val="yellow"/>
        </w:rPr>
        <w:t>(Three, Aframe, WebRTC aj.)</w:t>
      </w:r>
    </w:p>
    <w:p w14:paraId="29365173" w14:textId="3DA8D611" w:rsidR="004C6D06" w:rsidRPr="001F6849" w:rsidRDefault="004C6D06" w:rsidP="00BA2735">
      <w:pPr>
        <w:pStyle w:val="Normlnprvnodsazen"/>
        <w:ind w:firstLine="0"/>
      </w:pPr>
      <w:r w:rsidRPr="001F6849">
        <w:t xml:space="preserve">Prototyp UrbanGrid: </w:t>
      </w:r>
      <w:hyperlink r:id="rId52"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3"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Mozzila. Umožňuje tvorbu kolaborativních virtuálních prostředí v rámci webového prohlížeče. </w:t>
      </w:r>
      <w:r w:rsidR="008C6AAE" w:rsidRPr="001F6849">
        <w:t xml:space="preserve">Mozzila Hubs je vystavěna na základech WebRTC pro komunikaci a A-Frame, Three.js a WebGL pro tvorbu, vykreslení a interakci 3D scén. Součástí Mozzila Hubs je i </w:t>
      </w:r>
      <w:r w:rsidR="008C6AAE" w:rsidRPr="001F6849">
        <w:rPr>
          <w:i/>
          <w:iCs/>
        </w:rPr>
        <w:t>Spok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r>
        <w:rPr>
          <w:b/>
          <w:bCs/>
          <w:lang w:eastAsia="en-US"/>
        </w:rPr>
        <w:t>React Three Fiber (Three.js + ReactJS)</w:t>
      </w:r>
    </w:p>
    <w:p w14:paraId="77E33A2D" w14:textId="4293A78C" w:rsidR="00125106" w:rsidRPr="00125106" w:rsidRDefault="00125106" w:rsidP="00125106">
      <w:pPr>
        <w:pStyle w:val="Normlnprvnodsazen"/>
        <w:ind w:firstLine="0"/>
        <w:rPr>
          <w:b/>
          <w:bCs/>
          <w:lang w:eastAsia="en-US"/>
        </w:rPr>
      </w:pPr>
      <w:r w:rsidRPr="001F6849">
        <w:rPr>
          <w:b/>
          <w:bCs/>
          <w:lang w:eastAsia="en-US"/>
        </w:rPr>
        <w:t xml:space="preserve">Needle engine </w:t>
      </w:r>
      <w:r w:rsidRPr="001F6849">
        <w:rPr>
          <w:b/>
          <w:bCs/>
          <w:highlight w:val="yellow"/>
          <w:lang w:eastAsia="en-US"/>
        </w:rPr>
        <w:t>(Unity, Three.js, WebXR)</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4" w:history="1">
        <w:r w:rsidRPr="000D3D05">
          <w:rPr>
            <w:rStyle w:val="Hyperlink"/>
          </w:rPr>
          <w:t>https://interesting-parallel-bit.glitch.me</w:t>
        </w:r>
      </w:hyperlink>
    </w:p>
    <w:p w14:paraId="3CB2048A" w14:textId="77777777" w:rsidR="00125106" w:rsidRPr="007373F8" w:rsidRDefault="00125106" w:rsidP="00125106">
      <w:r>
        <w:t xml:space="preserve">kod: </w:t>
      </w:r>
      <w:hyperlink r:id="rId55"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ebXR rozhraní. Needle Exporter umožňuje propojení mezi Unity Editorem a webovým runtime rozhraním, tím že podporuje export scén, animací, lightmap aj. skrze glTF standard. Needle engine je možné nazvat </w:t>
      </w:r>
      <w:r w:rsidRPr="001F6849">
        <w:rPr>
          <w:i/>
          <w:iCs/>
        </w:rPr>
        <w:t>workflow managerem</w:t>
      </w:r>
      <w:r w:rsidRPr="001F6849">
        <w:t xml:space="preserve"> umožňující propojení mezi interaktivními technologiemi jako je Unity popř. Blender a webovým prostředím. Needle primárně podporuje otevřený glTF standard a vyžívá postupu, kdy je možné v binární formě (.glb) obsáhnout celou aplikaci nejen scénu. Primárním cílem Needle enginu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Needle Engine podporován pouze pro Unity Editor. Zde je vhodné porovnání s nativním Unity WebGL výstupem. Unity WebGL umožňuje export kompletních projektů pomocí IL2CPP do C++ a následně do </w:t>
      </w:r>
      <w:r w:rsidRPr="001F6849">
        <w:rPr>
          <w:i/>
          <w:iCs/>
          <w:highlight w:val="yellow"/>
        </w:rPr>
        <w:t>WebAssembly,</w:t>
      </w:r>
      <w:r w:rsidRPr="001F6849">
        <w:rPr>
          <w:highlight w:val="yellow"/>
        </w:rPr>
        <w:t xml:space="preserve"> což umožňuje spuštění výkonnostně náročných scén ve webovém prostředí. Toto je však umožněno na úkor rychlosti prototypování a iteracím ve vývoji samotné scény. Needle engine se snaží o rychlou iteraci při vývoji a možnost takřka instantního prototypování při tvorbě Unity projektů v jejich webovém ekvivalentu. Needle engin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r w:rsidRPr="001F6849">
        <w:t xml:space="preserve">Needle engin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ts nebo .js a Needle Enigne je následně automaticky přeloží do C# ekvivalentu, tudíž je možné s nimi automaticky pracovat v Unity. Needle Engin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Export vytvořené scény do glTF formátu</w:t>
      </w:r>
    </w:p>
    <w:p w14:paraId="0B8B659C" w14:textId="6FB1B979" w:rsidR="00A065B5" w:rsidRPr="00A065B5" w:rsidRDefault="00125106" w:rsidP="00A065B5">
      <w:pPr>
        <w:pStyle w:val="Normlnprvnodsazen"/>
        <w:numPr>
          <w:ilvl w:val="0"/>
          <w:numId w:val="25"/>
        </w:numPr>
      </w:pPr>
      <w:r w:rsidRPr="001F6849">
        <w:t>Webové runtime prostředí, které načítá glTF soubory a vykresluje je pomocí three.js</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todo – prejmenovat</w:t>
      </w:r>
    </w:p>
    <w:p w14:paraId="6D85E70F" w14:textId="05268D00" w:rsidR="00770B9C" w:rsidRPr="00770B9C" w:rsidRDefault="00770B9C" w:rsidP="00770B9C">
      <w:r>
        <w:rPr>
          <w:lang w:val="en-US"/>
        </w:rPr>
        <w:t>Softwarov</w:t>
      </w:r>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viz. Obr.X</w:t>
      </w:r>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26F05492" w14:textId="3539E493" w:rsidR="00770B9C" w:rsidRDefault="00EC1201" w:rsidP="00770B9C">
      <w:pPr>
        <w:pStyle w:val="Normlnprvnodsazen"/>
        <w:ind w:firstLine="0"/>
        <w:rPr>
          <w:lang w:eastAsia="en-US"/>
        </w:rPr>
      </w:pPr>
      <w:r>
        <w:rPr>
          <w:lang w:eastAsia="en-US"/>
        </w:rPr>
        <w:t>Ethereal Engine</w:t>
      </w:r>
    </w:p>
    <w:p w14:paraId="1C4D02DE" w14:textId="77777777" w:rsidR="00770B9C" w:rsidRPr="00770B9C" w:rsidRDefault="00770B9C" w:rsidP="00770B9C">
      <w:pPr>
        <w:pStyle w:val="Normlnprvnodsazen"/>
        <w:rPr>
          <w:lang w:eastAsia="en-US"/>
        </w:rPr>
      </w:pPr>
    </w:p>
    <w:p w14:paraId="765ABA60" w14:textId="5B5A4F1F"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V HMD – Oculus Quest</w:t>
      </w:r>
    </w:p>
    <w:p w14:paraId="1CF3875E" w14:textId="44528E4E" w:rsidR="001937BB" w:rsidRDefault="001937BB" w:rsidP="001937BB">
      <w:pPr>
        <w:pStyle w:val="Heading3"/>
        <w:rPr>
          <w:lang w:eastAsia="cs-CZ"/>
        </w:rPr>
      </w:pPr>
      <w:r>
        <w:rPr>
          <w:lang w:eastAsia="cs-CZ"/>
        </w:rPr>
        <w:t>Výběr  technologie</w:t>
      </w:r>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tématicky.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r>
        <w:rPr>
          <w:lang w:val="en-US"/>
        </w:rPr>
        <w:t>Tematick</w:t>
      </w:r>
      <w:r>
        <w:t>á data v mapě</w:t>
      </w:r>
    </w:p>
    <w:p w14:paraId="3A0E59E8" w14:textId="496B2179" w:rsidR="00606C54" w:rsidRDefault="00606C54" w:rsidP="00606C54">
      <w:pPr>
        <w:pStyle w:val="Normlnprvnodsazen"/>
        <w:numPr>
          <w:ilvl w:val="0"/>
          <w:numId w:val="26"/>
        </w:numPr>
      </w:pPr>
      <w:r>
        <w:t>Tradiční mapa – jako textura</w:t>
      </w:r>
    </w:p>
    <w:p w14:paraId="6D6176AA" w14:textId="589E6718" w:rsidR="00606C54" w:rsidRDefault="00606C54" w:rsidP="00606C54">
      <w:pPr>
        <w:pStyle w:val="Normlnprvnodsazen"/>
        <w:ind w:firstLine="0"/>
      </w:pPr>
      <w:r>
        <w:t xml:space="preserve">Interakce </w:t>
      </w:r>
    </w:p>
    <w:p w14:paraId="2BFA3BEA" w14:textId="77777777" w:rsidR="00606C54" w:rsidRDefault="00606C54" w:rsidP="00606C54">
      <w:pPr>
        <w:pStyle w:val="Normlnprvnodsazen"/>
        <w:numPr>
          <w:ilvl w:val="0"/>
          <w:numId w:val="26"/>
        </w:numPr>
      </w:pPr>
      <w:r>
        <w:t xml:space="preserve">Pohyb </w:t>
      </w:r>
    </w:p>
    <w:p w14:paraId="7BC22246" w14:textId="20444662" w:rsidR="00606C54" w:rsidRDefault="00606C54" w:rsidP="00606C54">
      <w:pPr>
        <w:pStyle w:val="Normlnprvnodsazen"/>
        <w:numPr>
          <w:ilvl w:val="1"/>
          <w:numId w:val="26"/>
        </w:numPr>
      </w:pPr>
      <w:r>
        <w:t>lokální prostor</w:t>
      </w:r>
    </w:p>
    <w:p w14:paraId="7F7BB5B7" w14:textId="193989C7" w:rsidR="00606C54" w:rsidRDefault="00606C54" w:rsidP="00606C54">
      <w:pPr>
        <w:pStyle w:val="Normlnprvnodsazen"/>
        <w:numPr>
          <w:ilvl w:val="1"/>
          <w:numId w:val="26"/>
        </w:numPr>
      </w:pPr>
      <w:r>
        <w:lastRenderedPageBreak/>
        <w:t>teleportace</w:t>
      </w:r>
    </w:p>
    <w:p w14:paraId="4AEB1F5F" w14:textId="672789E2" w:rsidR="00606C54" w:rsidRDefault="00606C54" w:rsidP="00606C54">
      <w:pPr>
        <w:pStyle w:val="Normlnprvnodsazen"/>
        <w:numPr>
          <w:ilvl w:val="1"/>
          <w:numId w:val="26"/>
        </w:numPr>
      </w:pPr>
      <w:r>
        <w:t>otáčení</w:t>
      </w:r>
    </w:p>
    <w:p w14:paraId="520F7DDD" w14:textId="1E1B61C9" w:rsidR="00606C54" w:rsidRDefault="00606C54" w:rsidP="00606C54">
      <w:pPr>
        <w:pStyle w:val="Normlnprvnodsazen"/>
        <w:numPr>
          <w:ilvl w:val="0"/>
          <w:numId w:val="26"/>
        </w:numPr>
      </w:pPr>
      <w:r>
        <w:t>Interakce</w:t>
      </w:r>
    </w:p>
    <w:p w14:paraId="44C1272A" w14:textId="07A62E32" w:rsidR="00606C54" w:rsidRDefault="00606C54" w:rsidP="00606C54">
      <w:pPr>
        <w:pStyle w:val="Normlnprvnodsazen"/>
        <w:numPr>
          <w:ilvl w:val="1"/>
          <w:numId w:val="26"/>
        </w:numPr>
      </w:pPr>
      <w:r>
        <w:t>Otáčení modelem</w:t>
      </w:r>
    </w:p>
    <w:p w14:paraId="62151E95" w14:textId="77777777" w:rsidR="00606C54" w:rsidRPr="00606C54" w:rsidRDefault="00606C54" w:rsidP="00606C54">
      <w:pPr>
        <w:pStyle w:val="Normlnprvnodsazen"/>
        <w:ind w:left="717" w:firstLine="0"/>
      </w:pP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otestovat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brainstroming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jpg)</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features (GeoJSON,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r>
        <w:t>Mesh: - tin (gltf, 3d tiles,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lokálně – gltf - nemůže být velké území – moc dat, popř. nějaký on demand loading –</w:t>
      </w:r>
      <w:r w:rsidR="000A08D9">
        <w:t xml:space="preserve"> spatial subdivistion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 xml:space="preserve">Z height rastru </w:t>
      </w:r>
    </w:p>
    <w:p w14:paraId="0CF50C63" w14:textId="3C70575E" w:rsidR="001D1870" w:rsidRDefault="00A065B5" w:rsidP="00A065B5">
      <w:pPr>
        <w:pStyle w:val="Normlnprvnodsazen"/>
        <w:numPr>
          <w:ilvl w:val="8"/>
          <w:numId w:val="7"/>
        </w:numPr>
      </w:pPr>
      <w:r>
        <w:t>Subdivision surface v blenderu</w:t>
      </w:r>
    </w:p>
    <w:p w14:paraId="50DDD95C" w14:textId="4CE1EDD3" w:rsidR="00A065B5" w:rsidRDefault="00A065B5" w:rsidP="00A065B5">
      <w:pPr>
        <w:pStyle w:val="Normlnprvnodsazen"/>
        <w:numPr>
          <w:ilvl w:val="8"/>
          <w:numId w:val="7"/>
        </w:numPr>
      </w:pPr>
      <w:r>
        <w:t>Qgis to three.js stejný postup ale automaticky</w:t>
      </w:r>
    </w:p>
    <w:p w14:paraId="2B13561A" w14:textId="00811C11" w:rsidR="000A08D9" w:rsidRDefault="001D1870" w:rsidP="000A08D9">
      <w:pPr>
        <w:pStyle w:val="Normlnprvnodsazen"/>
        <w:numPr>
          <w:ilvl w:val="5"/>
          <w:numId w:val="7"/>
        </w:numPr>
      </w:pPr>
      <w:r>
        <w:t xml:space="preserve">služba – 3Dtiles? - loaduje se jen to co se vidí - cesium, vts-geospatial, </w:t>
      </w:r>
    </w:p>
    <w:p w14:paraId="2001C7CD" w14:textId="00AE140A" w:rsidR="00695B27" w:rsidRDefault="00695B27" w:rsidP="00695B27">
      <w:pPr>
        <w:pStyle w:val="Normlnprvnodsazen"/>
        <w:numPr>
          <w:ilvl w:val="6"/>
          <w:numId w:val="7"/>
        </w:numPr>
      </w:pPr>
      <w:r>
        <w:t>Google Maps 3DTiles API</w:t>
      </w:r>
      <w:r w:rsidR="00A065B5">
        <w:t xml:space="preserve"> – jak získat data od Google Maps API lokálne</w:t>
      </w:r>
      <w:r w:rsidR="00A065B5">
        <w:rPr>
          <w:lang w:val="en-US"/>
        </w:rPr>
        <w:t>??</w:t>
      </w:r>
    </w:p>
    <w:p w14:paraId="1EE05EDB" w14:textId="2EC99BDA" w:rsidR="00695B27" w:rsidRDefault="00695B27" w:rsidP="00695B27">
      <w:pPr>
        <w:pStyle w:val="Normlnprvnodsazen"/>
        <w:numPr>
          <w:ilvl w:val="7"/>
          <w:numId w:val="7"/>
        </w:numPr>
      </w:pPr>
      <w:r>
        <w:t>Textured 3D mesh</w:t>
      </w:r>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r>
        <w:t>rastr - bitmapa (jpg)</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lokálně – tif, jpg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features (GeoJSON,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shapefile, GeoJSON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r>
        <w:t xml:space="preserve">3d – instancované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r>
        <w:t>Mesh: – 3d modely – tin – (gltf, cityjson, cityGML, obj, collada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Lokálně – data naloadovaná do klienta při otevření aplikace</w:t>
      </w:r>
    </w:p>
    <w:p w14:paraId="021C4099" w14:textId="074147C8" w:rsidR="004B00F7" w:rsidRDefault="004B00F7" w:rsidP="004B00F7">
      <w:pPr>
        <w:pStyle w:val="Normlnprvnodsazen"/>
        <w:numPr>
          <w:ilvl w:val="5"/>
          <w:numId w:val="7"/>
        </w:numPr>
      </w:pPr>
      <w:r>
        <w:t>Služby - ?? – cdn? – sketchfab – vlastní server serving?</w:t>
      </w:r>
    </w:p>
    <w:p w14:paraId="7C2B5CCD" w14:textId="76B9411F" w:rsidR="004B00F7" w:rsidRDefault="004B00F7" w:rsidP="004B00F7">
      <w:pPr>
        <w:pStyle w:val="Normlnprvnodsazen"/>
        <w:numPr>
          <w:ilvl w:val="3"/>
          <w:numId w:val="7"/>
        </w:numPr>
      </w:pPr>
      <w:r>
        <w:t>Mesh – jednoduchý – plocha s texturou co se otáčí – symbol (forma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Tematická data – statistika, agreagace,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jpg)</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lokálně – tif, jpg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features (GeoJSON,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shapefile, GeoJSON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r>
        <w:t xml:space="preserve">Mesh: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r>
        <w:t>Voxely</w:t>
      </w:r>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dmr, dmp,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Švýcarsko – swiss topo</w:t>
      </w:r>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t xml:space="preserve">MoSCoW.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r w:rsidRPr="001F6849">
        <w:rPr>
          <w:i/>
          <w:iCs/>
        </w:rPr>
        <w:t>Must have</w:t>
      </w:r>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r w:rsidRPr="001F6849">
        <w:rPr>
          <w:i/>
          <w:iCs/>
        </w:rPr>
        <w:t>Should have</w:t>
      </w:r>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r w:rsidRPr="001F6849">
        <w:rPr>
          <w:i/>
          <w:iCs/>
        </w:rPr>
        <w:t>Could have</w:t>
      </w:r>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r w:rsidRPr="001F6849">
        <w:rPr>
          <w:i/>
          <w:iCs/>
        </w:rPr>
        <w:t>Won´t have</w:t>
      </w:r>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OSM a Aframe</w:t>
      </w:r>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r>
        <w:rPr>
          <w:lang w:eastAsia="en-US"/>
        </w:rPr>
        <w:t xml:space="preserve">World is flat </w:t>
      </w:r>
    </w:p>
    <w:p w14:paraId="362C44ED" w14:textId="54D63402" w:rsidR="006242FC" w:rsidRDefault="006242FC" w:rsidP="006242FC">
      <w:pPr>
        <w:pStyle w:val="Normlnprvnodsazen"/>
        <w:numPr>
          <w:ilvl w:val="1"/>
          <w:numId w:val="7"/>
        </w:numPr>
        <w:rPr>
          <w:lang w:eastAsia="en-US"/>
        </w:rPr>
      </w:pPr>
      <w:r>
        <w:rPr>
          <w:lang w:eastAsia="en-US"/>
        </w:rPr>
        <w:t>No curvature</w:t>
      </w:r>
    </w:p>
    <w:p w14:paraId="3C717EF2" w14:textId="2156D8F4" w:rsidR="006242FC" w:rsidRDefault="006242FC" w:rsidP="006242FC">
      <w:pPr>
        <w:pStyle w:val="Normlnprvnodsazen"/>
        <w:numPr>
          <w:ilvl w:val="1"/>
          <w:numId w:val="7"/>
        </w:numPr>
        <w:rPr>
          <w:lang w:eastAsia="en-US"/>
        </w:rPr>
      </w:pPr>
      <w:r>
        <w:rPr>
          <w:lang w:eastAsia="en-US"/>
        </w:rPr>
        <w:t>No terrain</w:t>
      </w:r>
    </w:p>
    <w:p w14:paraId="41AD7A6E" w14:textId="2DD9E0E4" w:rsidR="006242FC" w:rsidRDefault="006242FC" w:rsidP="006242FC">
      <w:pPr>
        <w:pStyle w:val="Normlnprvnodsazen"/>
        <w:numPr>
          <w:ilvl w:val="1"/>
          <w:numId w:val="7"/>
        </w:numPr>
        <w:rPr>
          <w:lang w:eastAsia="en-US"/>
        </w:rPr>
      </w:pPr>
      <w:r>
        <w:rPr>
          <w:lang w:eastAsia="en-US"/>
        </w:rPr>
        <w:lastRenderedPageBreak/>
        <w:t>Ground tiles change size based on lon lat, in AFRAME coord sys je v metrech – tiles z vlastního cache serveru</w:t>
      </w:r>
    </w:p>
    <w:p w14:paraId="6B83DC7F" w14:textId="7F595297" w:rsidR="006242FC" w:rsidRDefault="006242FC" w:rsidP="006242FC">
      <w:pPr>
        <w:pStyle w:val="Normlnprvnodsazen"/>
        <w:numPr>
          <w:ilvl w:val="0"/>
          <w:numId w:val="7"/>
        </w:numPr>
        <w:rPr>
          <w:lang w:eastAsia="en-US"/>
        </w:rPr>
      </w:pPr>
      <w:r>
        <w:rPr>
          <w:lang w:eastAsia="en-US"/>
        </w:rPr>
        <w:t>Budovy a stromy z Overpass API</w:t>
      </w:r>
    </w:p>
    <w:p w14:paraId="2BF6F790" w14:textId="5B9DFAC2" w:rsidR="006242FC" w:rsidRDefault="006242FC" w:rsidP="006242FC">
      <w:pPr>
        <w:pStyle w:val="Normlnprvnodsazen"/>
        <w:numPr>
          <w:ilvl w:val="0"/>
          <w:numId w:val="7"/>
        </w:numPr>
        <w:rPr>
          <w:lang w:eastAsia="en-US"/>
        </w:rPr>
      </w:pPr>
      <w:r>
        <w:rPr>
          <w:lang w:eastAsia="en-US"/>
        </w:rPr>
        <w:t>Kamera  a Kontroler setup – vlastní modifikace (létaní atd)</w:t>
      </w:r>
    </w:p>
    <w:p w14:paraId="3FAD3E10" w14:textId="77777777" w:rsidR="006242FC" w:rsidRDefault="006242FC" w:rsidP="006242FC">
      <w:pPr>
        <w:pStyle w:val="Normlnprvnodsazen"/>
        <w:numPr>
          <w:ilvl w:val="0"/>
          <w:numId w:val="7"/>
        </w:numPr>
        <w:rPr>
          <w:lang w:eastAsia="en-US"/>
        </w:rPr>
      </w:pPr>
      <w:r>
        <w:rPr>
          <w:lang w:eastAsia="en-US"/>
        </w:rPr>
        <w:t>Code</w:t>
      </w:r>
    </w:p>
    <w:p w14:paraId="38AEE966" w14:textId="27FD5D85" w:rsidR="006242FC" w:rsidRDefault="006242FC" w:rsidP="006242FC">
      <w:pPr>
        <w:pStyle w:val="Normlnprvnodsazen"/>
        <w:numPr>
          <w:ilvl w:val="1"/>
          <w:numId w:val="7"/>
        </w:numPr>
        <w:rPr>
          <w:lang w:eastAsia="en-US"/>
        </w:rPr>
      </w:pPr>
      <w:r>
        <w:rPr>
          <w:lang w:eastAsia="en-US"/>
        </w:rPr>
        <w:t>Html - Start dialog popup, scene, camera, controlers</w:t>
      </w:r>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r w:rsidR="00B715BF">
        <w:rPr>
          <w:lang w:eastAsia="en-US"/>
        </w:rPr>
        <w:t xml:space="preserve">load, handlers, fetch from Overpass API </w:t>
      </w:r>
    </w:p>
    <w:p w14:paraId="2E741CAC" w14:textId="218C76CA" w:rsidR="00B715BF" w:rsidRDefault="00B715BF" w:rsidP="006242FC">
      <w:pPr>
        <w:pStyle w:val="Normlnprvnodsazen"/>
        <w:numPr>
          <w:ilvl w:val="1"/>
          <w:numId w:val="7"/>
        </w:numPr>
        <w:rPr>
          <w:lang w:eastAsia="en-US"/>
        </w:rPr>
      </w:pPr>
      <w:r>
        <w:rPr>
          <w:lang w:eastAsia="en-US"/>
        </w:rPr>
        <w:t>Conversions – coordinate conversions</w:t>
      </w:r>
    </w:p>
    <w:p w14:paraId="72CC1BE1" w14:textId="0D771E81" w:rsidR="00B715BF" w:rsidRDefault="00B715BF" w:rsidP="006242FC">
      <w:pPr>
        <w:pStyle w:val="Normlnprvnodsazen"/>
        <w:numPr>
          <w:ilvl w:val="1"/>
          <w:numId w:val="7"/>
        </w:numPr>
        <w:rPr>
          <w:lang w:eastAsia="en-US"/>
        </w:rPr>
      </w:pPr>
      <w:r>
        <w:rPr>
          <w:lang w:eastAsia="en-US"/>
        </w:rPr>
        <w:t>Position-limit.js – aframe component to keep position above ground</w:t>
      </w:r>
    </w:p>
    <w:p w14:paraId="1E653C96" w14:textId="027B72E7" w:rsidR="00B715BF" w:rsidRDefault="00B715BF" w:rsidP="006242FC">
      <w:pPr>
        <w:pStyle w:val="Normlnprvnodsazen"/>
        <w:numPr>
          <w:ilvl w:val="1"/>
          <w:numId w:val="7"/>
        </w:numPr>
        <w:rPr>
          <w:lang w:eastAsia="en-US"/>
        </w:rPr>
      </w:pPr>
      <w:r>
        <w:rPr>
          <w:lang w:eastAsia="en-US"/>
        </w:rPr>
        <w:t>Tiles, trees.js, buildings.js – draw objects to the screen</w:t>
      </w:r>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Terén, Plošné (budovy, objemy – tematická kar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r w:rsidRPr="001F6849">
        <w:rPr>
          <w:highlight w:val="yellow"/>
          <w:lang w:eastAsia="cs-CZ"/>
        </w:rPr>
        <w:t>DOFs</w:t>
      </w:r>
    </w:p>
    <w:p w14:paraId="6FD07B95" w14:textId="3E32161F" w:rsidR="00462C08" w:rsidRPr="001F6849" w:rsidRDefault="00462C08" w:rsidP="00462C08">
      <w:pPr>
        <w:pStyle w:val="ListParagraph"/>
        <w:numPr>
          <w:ilvl w:val="1"/>
          <w:numId w:val="27"/>
        </w:numPr>
        <w:rPr>
          <w:highlight w:val="yellow"/>
          <w:lang w:eastAsia="cs-CZ"/>
        </w:rPr>
      </w:pPr>
      <w:r w:rsidRPr="001F6849">
        <w:rPr>
          <w:highlight w:val="yellow"/>
          <w:lang w:eastAsia="cs-CZ"/>
        </w:rPr>
        <w:t xml:space="preserve">Interkace s objetky – atributové info, přepínání vrstev (nejde v mozila hubs),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r w:rsidRPr="001F6849">
        <w:rPr>
          <w:lang w:eastAsia="cs-CZ"/>
        </w:rPr>
        <w:t xml:space="preserve">Low-Cost – </w:t>
      </w:r>
      <w:r w:rsidR="00340495" w:rsidRPr="001F6849">
        <w:rPr>
          <w:lang w:eastAsia="cs-CZ"/>
        </w:rPr>
        <w:t xml:space="preserve">Android 10 – Mi A2 Lite - </w:t>
      </w:r>
      <w:r w:rsidR="00340495" w:rsidRPr="001F6849">
        <w:t>Retrak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Střední – Oculus Quest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r w:rsidRPr="001F6849">
        <w:rPr>
          <w:lang w:eastAsia="cs-CZ"/>
        </w:rPr>
        <w:lastRenderedPageBreak/>
        <w:t>Hight end – HTC Vive</w:t>
      </w:r>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r w:rsidRPr="001F6849">
        <w:rPr>
          <w:lang w:eastAsia="cs-CZ"/>
        </w:rPr>
        <w:t>Oculus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Microsoft Edge</w:t>
      </w:r>
    </w:p>
    <w:p w14:paraId="5FCFD88E" w14:textId="03A2893D" w:rsidR="00340495" w:rsidRPr="001F6849" w:rsidRDefault="00340495" w:rsidP="00340495">
      <w:pPr>
        <w:pStyle w:val="ListParagraph"/>
        <w:numPr>
          <w:ilvl w:val="0"/>
          <w:numId w:val="22"/>
        </w:numPr>
        <w:rPr>
          <w:lang w:eastAsia="cs-CZ"/>
        </w:rPr>
      </w:pPr>
      <w:r w:rsidRPr="001F6849">
        <w:rPr>
          <w:lang w:eastAsia="cs-CZ"/>
        </w:rPr>
        <w:t>Wolvic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progresive loading – compresion</w:t>
      </w:r>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D33C4D5" w:rsidR="00054069" w:rsidRPr="001F6849" w:rsidRDefault="00054069" w:rsidP="00054069">
      <w:pPr>
        <w:pStyle w:val="Normlnprvnodsazen"/>
        <w:ind w:firstLine="0"/>
      </w:pPr>
      <w:r w:rsidRPr="001F6849">
        <w:fldChar w:fldCharType="begin"/>
      </w:r>
      <w:r w:rsidR="00AC0170">
        <w:instrText xml:space="preserve"> ADDIN ZOTERO_ITEM CSL_CITATION {"citationID":"cYRPxs8U","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r w:rsidRPr="001F6849">
        <w:rPr>
          <w:i/>
          <w:iCs/>
        </w:rPr>
        <w:t>visualisation design</w:t>
      </w:r>
      <w:r w:rsidRPr="001F6849">
        <w:t xml:space="preserve"> a </w:t>
      </w:r>
      <w:r w:rsidRPr="001F6849">
        <w:rPr>
          <w:i/>
          <w:iCs/>
        </w:rPr>
        <w:t>interaction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hostnutý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7"/>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Tech Stacky  se mění ale koncepty a technologické přistupy jsou obdobné. Výběr technologie tedy není hlavním cílem, jako popis a analýza způsobu vizualizace dat.</w:t>
      </w:r>
      <w:r>
        <w:t xml:space="preserve"> </w:t>
      </w:r>
    </w:p>
    <w:p w14:paraId="4A4B6172" w14:textId="6E4F64CE" w:rsidR="001A2401" w:rsidRDefault="00231D31" w:rsidP="00466AC8">
      <w:pPr>
        <w:pStyle w:val="Normlnprvnodsazen"/>
        <w:ind w:firstLine="0"/>
      </w:pPr>
      <w:r w:rsidRPr="00231D31">
        <w:t>https://developer.oculus.com/blog/art-direction-for-all-in-one-vr-performance/</w:t>
      </w:r>
    </w:p>
    <w:p w14:paraId="06B7022F" w14:textId="61180B77" w:rsidR="001A2401" w:rsidRDefault="0001174E" w:rsidP="00466AC8">
      <w:pPr>
        <w:pStyle w:val="Normlnprvnodsazen"/>
        <w:ind w:firstLine="0"/>
      </w:pPr>
      <w:hyperlink r:id="rId58" w:history="1">
        <w:r w:rsidRPr="00D626DC">
          <w:rPr>
            <w:rStyle w:val="Hyperlink"/>
          </w:rPr>
          <w:t>https://developer.oculus.com/documentation/web/webxr-perf/?intern_source=devblog&amp;intern_content=project-flowerbed-a-webxr-case-study</w:t>
        </w:r>
      </w:hyperlink>
    </w:p>
    <w:p w14:paraId="034AD418" w14:textId="77777777" w:rsidR="0001174E" w:rsidRDefault="0001174E" w:rsidP="00466AC8">
      <w:pPr>
        <w:pStyle w:val="Normlnprvnodsazen"/>
        <w:ind w:firstLine="0"/>
      </w:pPr>
    </w:p>
    <w:p w14:paraId="1DF06EAB" w14:textId="68E54A19" w:rsidR="0001174E" w:rsidRPr="0001174E" w:rsidRDefault="0001174E" w:rsidP="00466AC8">
      <w:pPr>
        <w:pStyle w:val="Normlnprvnodsazen"/>
        <w:ind w:firstLine="0"/>
        <w:rPr>
          <w:b/>
          <w:bCs/>
        </w:rPr>
      </w:pPr>
      <w:r>
        <w:rPr>
          <w:b/>
          <w:bCs/>
        </w:rPr>
        <w:t>Mixed reality</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9"/>
          <w:footerReference w:type="default" r:id="rId60"/>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1"/>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10CBE" w14:textId="77777777" w:rsidR="00F172BA" w:rsidRDefault="00F172BA" w:rsidP="0057088F">
      <w:pPr>
        <w:spacing w:after="0" w:line="240" w:lineRule="auto"/>
      </w:pPr>
      <w:r>
        <w:separator/>
      </w:r>
    </w:p>
  </w:endnote>
  <w:endnote w:type="continuationSeparator" w:id="0">
    <w:p w14:paraId="4AC3AA9D" w14:textId="77777777" w:rsidR="00F172BA" w:rsidRDefault="00F172BA"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E523C" w14:textId="77777777" w:rsidR="00F172BA" w:rsidRDefault="00F172BA" w:rsidP="0057088F">
      <w:pPr>
        <w:spacing w:after="0" w:line="240" w:lineRule="auto"/>
      </w:pPr>
      <w:r>
        <w:separator/>
      </w:r>
    </w:p>
  </w:footnote>
  <w:footnote w:type="continuationSeparator" w:id="0">
    <w:p w14:paraId="64DBD9E3" w14:textId="77777777" w:rsidR="00F172BA" w:rsidRDefault="00F172BA"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51"/>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7"/>
  </w:num>
  <w:num w:numId="13" w16cid:durableId="354035738">
    <w:abstractNumId w:val="55"/>
  </w:num>
  <w:num w:numId="14" w16cid:durableId="395475347">
    <w:abstractNumId w:val="1"/>
  </w:num>
  <w:num w:numId="15" w16cid:durableId="1336884254">
    <w:abstractNumId w:val="29"/>
  </w:num>
  <w:num w:numId="16" w16cid:durableId="757364363">
    <w:abstractNumId w:val="39"/>
  </w:num>
  <w:num w:numId="17" w16cid:durableId="2033720445">
    <w:abstractNumId w:val="56"/>
  </w:num>
  <w:num w:numId="18" w16cid:durableId="837696955">
    <w:abstractNumId w:val="49"/>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5"/>
  </w:num>
  <w:num w:numId="24" w16cid:durableId="13649980">
    <w:abstractNumId w:val="6"/>
  </w:num>
  <w:num w:numId="25" w16cid:durableId="1364744581">
    <w:abstractNumId w:val="13"/>
  </w:num>
  <w:num w:numId="26" w16cid:durableId="1671255231">
    <w:abstractNumId w:val="35"/>
  </w:num>
  <w:num w:numId="27" w16cid:durableId="1198667109">
    <w:abstractNumId w:val="50"/>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3"/>
  </w:num>
  <w:num w:numId="33" w16cid:durableId="1361203164">
    <w:abstractNumId w:val="46"/>
  </w:num>
  <w:num w:numId="34" w16cid:durableId="2136636456">
    <w:abstractNumId w:val="32"/>
  </w:num>
  <w:num w:numId="35" w16cid:durableId="882057253">
    <w:abstractNumId w:val="11"/>
  </w:num>
  <w:num w:numId="36" w16cid:durableId="2002463788">
    <w:abstractNumId w:val="52"/>
  </w:num>
  <w:num w:numId="37" w16cid:durableId="1464738753">
    <w:abstractNumId w:val="19"/>
  </w:num>
  <w:num w:numId="38" w16cid:durableId="1462070677">
    <w:abstractNumId w:val="3"/>
  </w:num>
  <w:num w:numId="39" w16cid:durableId="1886866115">
    <w:abstractNumId w:val="37"/>
  </w:num>
  <w:num w:numId="40" w16cid:durableId="965311621">
    <w:abstractNumId w:val="42"/>
  </w:num>
  <w:num w:numId="41" w16cid:durableId="818768559">
    <w:abstractNumId w:val="48"/>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4"/>
  </w:num>
  <w:num w:numId="49" w16cid:durableId="344286222">
    <w:abstractNumId w:val="41"/>
  </w:num>
  <w:num w:numId="50" w16cid:durableId="586889268">
    <w:abstractNumId w:val="53"/>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 w:numId="56" w16cid:durableId="1700474541">
    <w:abstractNumId w:val="44"/>
  </w:num>
  <w:num w:numId="57" w16cid:durableId="2082558311">
    <w:abstractNumId w:val="4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A59"/>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glitch.com/edit/" TargetMode="External"/><Relationship Id="rId63"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hubs.mozilla.com/jkemrr4" TargetMode="External"/><Relationship Id="rId58" Type="http://schemas.openxmlformats.org/officeDocument/2006/relationships/hyperlink" Target="https://developer.oculus.com/documentation/web/webxr-perf/?intern_source=devblog&amp;intern_content=project-flowerbed-a-webxr-case-study" TargetMode="External"/><Relationship Id="rId5" Type="http://schemas.openxmlformats.org/officeDocument/2006/relationships/numbering" Target="numbering.xml"/><Relationship Id="rId61" Type="http://schemas.openxmlformats.org/officeDocument/2006/relationships/header" Target="header2.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svg"/><Relationship Id="rId43" Type="http://schemas.openxmlformats.org/officeDocument/2006/relationships/image" Target="media/image28.png"/><Relationship Id="rId48" Type="http://schemas.openxmlformats.org/officeDocument/2006/relationships/image" Target="media/image33.svg"/><Relationship Id="rId56" Type="http://schemas.openxmlformats.org/officeDocument/2006/relationships/image" Target="media/image36.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foam-jumpy-dianella.glitch.me"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eader" Target="header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interesting-parallel-bit.glitch.me"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9.png"/><Relationship Id="rId52" Type="http://schemas.openxmlformats.org/officeDocument/2006/relationships/hyperlink" Target="https://hubs.mozilla.com/bBJ9sxc?hub_invite_id=Lr9efka" TargetMode="External"/><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3520</TotalTime>
  <Pages>70</Pages>
  <Words>67784</Words>
  <Characters>386374</Characters>
  <Application>Microsoft Office Word</Application>
  <DocSecurity>0</DocSecurity>
  <Lines>3219</Lines>
  <Paragraphs>90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53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23</cp:revision>
  <cp:lastPrinted>2023-11-02T09:14:00Z</cp:lastPrinted>
  <dcterms:created xsi:type="dcterms:W3CDTF">2023-08-27T13:40:00Z</dcterms:created>
  <dcterms:modified xsi:type="dcterms:W3CDTF">2023-11-06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Z4C6156"/&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